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6830" w:rsidRPr="005D3DAE" w:rsidRDefault="00406830" w:rsidP="000225D8">
      <w:pPr>
        <w:pStyle w:val="AQP11title"/>
        <w:rPr>
          <w:rFonts w:eastAsiaTheme="minorEastAsia"/>
          <w:lang w:eastAsia="ja-JP"/>
        </w:rPr>
      </w:pPr>
      <w:bookmarkStart w:id="0" w:name="_GoBack"/>
      <w:bookmarkEnd w:id="0"/>
    </w:p>
    <w:p w:rsidR="00605BAA" w:rsidRPr="000225D8" w:rsidRDefault="00605BAA" w:rsidP="000225D8">
      <w:pPr>
        <w:pStyle w:val="AQP11title"/>
      </w:pPr>
      <w:r w:rsidRPr="000225D8">
        <w:t>Title</w:t>
      </w:r>
    </w:p>
    <w:p w:rsidR="00605BAA" w:rsidRPr="000225D8" w:rsidRDefault="00605BAA" w:rsidP="0063585E">
      <w:pPr>
        <w:pStyle w:val="AQP12authornames"/>
      </w:pPr>
      <w:proofErr w:type="spellStart"/>
      <w:r w:rsidRPr="000225D8">
        <w:t>Firstname</w:t>
      </w:r>
      <w:proofErr w:type="spellEnd"/>
      <w:r w:rsidRPr="000225D8">
        <w:t xml:space="preserve"> </w:t>
      </w:r>
      <w:proofErr w:type="spellStart"/>
      <w:r w:rsidRPr="000225D8">
        <w:t>Lastname</w:t>
      </w:r>
      <w:proofErr w:type="spellEnd"/>
      <w:r w:rsidRPr="000225D8">
        <w:t xml:space="preserve"> </w:t>
      </w:r>
      <w:r w:rsidRPr="000225D8">
        <w:rPr>
          <w:vertAlign w:val="superscript"/>
        </w:rPr>
        <w:t>1</w:t>
      </w:r>
      <w:r w:rsidRPr="000225D8">
        <w:t xml:space="preserve">, </w:t>
      </w:r>
      <w:proofErr w:type="spellStart"/>
      <w:r w:rsidRPr="000225D8">
        <w:t>Firstname</w:t>
      </w:r>
      <w:proofErr w:type="spellEnd"/>
      <w:r w:rsidRPr="000225D8">
        <w:t xml:space="preserve"> </w:t>
      </w:r>
      <w:proofErr w:type="spellStart"/>
      <w:r w:rsidRPr="000225D8">
        <w:t>Lastname</w:t>
      </w:r>
      <w:proofErr w:type="spellEnd"/>
      <w:r w:rsidRPr="000225D8">
        <w:t xml:space="preserve"> </w:t>
      </w:r>
      <w:r w:rsidRPr="000225D8">
        <w:rPr>
          <w:vertAlign w:val="superscript"/>
        </w:rPr>
        <w:t>2</w:t>
      </w:r>
      <w:r w:rsidRPr="000225D8">
        <w:t xml:space="preserve"> and </w:t>
      </w:r>
      <w:proofErr w:type="spellStart"/>
      <w:r w:rsidRPr="000225D8">
        <w:t>Firstname</w:t>
      </w:r>
      <w:proofErr w:type="spellEnd"/>
      <w:r w:rsidRPr="000225D8">
        <w:t xml:space="preserve"> </w:t>
      </w:r>
      <w:proofErr w:type="spellStart"/>
      <w:r w:rsidRPr="000225D8">
        <w:t>Lastname</w:t>
      </w:r>
      <w:proofErr w:type="spellEnd"/>
      <w:r w:rsidRPr="000225D8">
        <w:t xml:space="preserve"> </w:t>
      </w:r>
      <w:proofErr w:type="gramStart"/>
      <w:r w:rsidRPr="000225D8">
        <w:rPr>
          <w:vertAlign w:val="superscript"/>
        </w:rPr>
        <w:t>2,</w:t>
      </w:r>
      <w:r w:rsidRPr="000225D8">
        <w:t>*</w:t>
      </w:r>
      <w:proofErr w:type="gramEnd"/>
    </w:p>
    <w:p w:rsidR="00605BAA" w:rsidRPr="000225D8" w:rsidRDefault="00605BAA" w:rsidP="000225D8">
      <w:pPr>
        <w:pStyle w:val="AQP13affiliations"/>
      </w:pPr>
      <w:r w:rsidRPr="000225D8">
        <w:rPr>
          <w:vertAlign w:val="superscript"/>
        </w:rPr>
        <w:t>1</w:t>
      </w:r>
      <w:r w:rsidRPr="000225D8">
        <w:tab/>
        <w:t>Affiliation 1</w:t>
      </w:r>
      <w:r w:rsidR="00406830" w:rsidRPr="000225D8">
        <w:t>;</w:t>
      </w:r>
    </w:p>
    <w:p w:rsidR="00605BAA" w:rsidRPr="000225D8" w:rsidRDefault="00605BAA" w:rsidP="000225D8">
      <w:pPr>
        <w:pStyle w:val="AQP13affiliations"/>
      </w:pPr>
      <w:r w:rsidRPr="000225D8">
        <w:rPr>
          <w:vertAlign w:val="superscript"/>
        </w:rPr>
        <w:t>2</w:t>
      </w:r>
      <w:r w:rsidRPr="000225D8">
        <w:tab/>
        <w:t xml:space="preserve">Affiliation 2; </w:t>
      </w:r>
    </w:p>
    <w:p w:rsidR="00605BAA" w:rsidRPr="000225D8" w:rsidRDefault="00605BAA" w:rsidP="000225D8">
      <w:pPr>
        <w:pStyle w:val="AQP13affiliations"/>
      </w:pPr>
      <w:r w:rsidRPr="000225D8">
        <w:rPr>
          <w:b/>
        </w:rPr>
        <w:t>*</w:t>
      </w:r>
      <w:r w:rsidRPr="000225D8">
        <w:tab/>
        <w:t xml:space="preserve">Correspondence: e-mail@e-mail.com </w:t>
      </w:r>
      <w:r w:rsidR="00406830" w:rsidRPr="000225D8">
        <w:t xml:space="preserve"> </w:t>
      </w:r>
    </w:p>
    <w:p w:rsidR="00605BAA" w:rsidRPr="000225D8" w:rsidRDefault="00605BAA" w:rsidP="0063585E">
      <w:pPr>
        <w:pStyle w:val="AQP14abstract"/>
      </w:pPr>
      <w:r w:rsidRPr="000225D8">
        <w:rPr>
          <w:b/>
        </w:rPr>
        <w:t>Abstract:</w:t>
      </w:r>
      <w:r w:rsidRPr="000225D8">
        <w:t xml:space="preserve"> </w:t>
      </w:r>
      <w:r w:rsidR="00406830" w:rsidRPr="000F4AD7">
        <w:rPr>
          <w:color w:val="0070C0"/>
        </w:rPr>
        <w:t>A single paragraph of about 25</w:t>
      </w:r>
      <w:r w:rsidRPr="000F4AD7">
        <w:rPr>
          <w:color w:val="0070C0"/>
        </w:rPr>
        <w:t xml:space="preserve">0 words maximum. </w:t>
      </w:r>
      <w:r w:rsidR="00406830" w:rsidRPr="000F4AD7">
        <w:rPr>
          <w:color w:val="0070C0"/>
        </w:rPr>
        <w:t xml:space="preserve">For research papers we </w:t>
      </w:r>
      <w:r w:rsidRPr="000F4AD7">
        <w:rPr>
          <w:color w:val="0070C0"/>
        </w:rPr>
        <w:t xml:space="preserve">encourage authors to </w:t>
      </w:r>
      <w:r w:rsidR="00406830" w:rsidRPr="000F4AD7">
        <w:rPr>
          <w:color w:val="0070C0"/>
        </w:rPr>
        <w:t>use the following structure of the abstracts:</w:t>
      </w:r>
      <w:r w:rsidRPr="000F4AD7">
        <w:rPr>
          <w:color w:val="0070C0"/>
        </w:rPr>
        <w:t xml:space="preserve"> </w:t>
      </w:r>
      <w:r w:rsidR="00103C88" w:rsidRPr="000F4AD7">
        <w:rPr>
          <w:color w:val="0070C0"/>
        </w:rPr>
        <w:t>(1)</w:t>
      </w:r>
      <w:r w:rsidRPr="000F4AD7">
        <w:rPr>
          <w:color w:val="0070C0"/>
        </w:rPr>
        <w:t xml:space="preserve"> Background: </w:t>
      </w:r>
      <w:r w:rsidR="00406830" w:rsidRPr="000F4AD7">
        <w:rPr>
          <w:color w:val="0070C0"/>
        </w:rPr>
        <w:t xml:space="preserve">objective of the study placed in the </w:t>
      </w:r>
      <w:r w:rsidRPr="000F4AD7">
        <w:rPr>
          <w:color w:val="0070C0"/>
        </w:rPr>
        <w:t xml:space="preserve">context </w:t>
      </w:r>
      <w:r w:rsidR="00406830" w:rsidRPr="000F4AD7">
        <w:rPr>
          <w:color w:val="0070C0"/>
        </w:rPr>
        <w:t>of current state of the art</w:t>
      </w:r>
      <w:r w:rsidRPr="000F4AD7">
        <w:rPr>
          <w:color w:val="0070C0"/>
        </w:rPr>
        <w:t xml:space="preserve"> </w:t>
      </w:r>
      <w:r w:rsidR="00103C88" w:rsidRPr="000F4AD7">
        <w:rPr>
          <w:color w:val="0070C0"/>
        </w:rPr>
        <w:t>(2)</w:t>
      </w:r>
      <w:r w:rsidRPr="000F4AD7">
        <w:rPr>
          <w:color w:val="0070C0"/>
        </w:rPr>
        <w:t xml:space="preserve"> </w:t>
      </w:r>
      <w:r w:rsidR="00406830" w:rsidRPr="000F4AD7">
        <w:rPr>
          <w:color w:val="0070C0"/>
        </w:rPr>
        <w:t xml:space="preserve">Materials &amp; </w:t>
      </w:r>
      <w:r w:rsidRPr="000F4AD7">
        <w:rPr>
          <w:color w:val="0070C0"/>
        </w:rPr>
        <w:t xml:space="preserve">Methods: Describe </w:t>
      </w:r>
      <w:r w:rsidR="00406830" w:rsidRPr="000F4AD7">
        <w:rPr>
          <w:color w:val="0070C0"/>
        </w:rPr>
        <w:t>what was used the object of study and what measurements and data analysis methods were used</w:t>
      </w:r>
      <w:r w:rsidRPr="000F4AD7">
        <w:rPr>
          <w:color w:val="0070C0"/>
        </w:rPr>
        <w:t xml:space="preserve">; </w:t>
      </w:r>
      <w:r w:rsidR="00103C88" w:rsidRPr="000F4AD7">
        <w:rPr>
          <w:color w:val="0070C0"/>
        </w:rPr>
        <w:t>(3)</w:t>
      </w:r>
      <w:r w:rsidRPr="000F4AD7">
        <w:rPr>
          <w:color w:val="0070C0"/>
        </w:rPr>
        <w:t xml:space="preserve"> Results: Summarize the article's main findings; and </w:t>
      </w:r>
      <w:r w:rsidR="00103C88" w:rsidRPr="000F4AD7">
        <w:rPr>
          <w:color w:val="0070C0"/>
        </w:rPr>
        <w:t>(4)</w:t>
      </w:r>
      <w:r w:rsidRPr="000F4AD7">
        <w:rPr>
          <w:color w:val="0070C0"/>
        </w:rPr>
        <w:t xml:space="preserve"> Conclusions. </w:t>
      </w:r>
      <w:r w:rsidR="00406830" w:rsidRPr="000F4AD7">
        <w:rPr>
          <w:color w:val="0070C0"/>
        </w:rPr>
        <w:t xml:space="preserve"> </w:t>
      </w:r>
    </w:p>
    <w:p w:rsidR="00605BAA" w:rsidRPr="000225D8" w:rsidRDefault="00605BAA" w:rsidP="0063585E">
      <w:pPr>
        <w:pStyle w:val="AQP15keywords"/>
      </w:pPr>
      <w:r w:rsidRPr="000225D8">
        <w:rPr>
          <w:b/>
        </w:rPr>
        <w:t xml:space="preserve">Keywords: </w:t>
      </w:r>
      <w:r w:rsidR="00D65637" w:rsidRPr="000225D8">
        <w:t>3 - 5</w:t>
      </w:r>
      <w:r w:rsidRPr="000225D8">
        <w:t xml:space="preserve"> keywords </w:t>
      </w:r>
    </w:p>
    <w:p w:rsidR="00605BAA" w:rsidRPr="00D2359D" w:rsidRDefault="00605BAA" w:rsidP="00D2359D">
      <w:pPr>
        <w:pStyle w:val="AQP21heading1"/>
      </w:pPr>
      <w:r w:rsidRPr="00D2359D">
        <w:t>How to Use This Template</w:t>
      </w:r>
    </w:p>
    <w:p w:rsidR="00605BAA" w:rsidRPr="0063585E" w:rsidRDefault="00605BAA" w:rsidP="0063585E">
      <w:pPr>
        <w:pStyle w:val="AQP31text"/>
        <w:rPr>
          <w:color w:val="0070C0"/>
          <w:lang w:eastAsia="zh-CN"/>
        </w:rPr>
      </w:pPr>
      <w:r w:rsidRPr="0063585E">
        <w:rPr>
          <w:color w:val="0070C0"/>
          <w:lang w:eastAsia="zh-CN"/>
        </w:rPr>
        <w:t xml:space="preserve">The template details the sections that can be used in a manuscript. Note that each section has a corresponding style, which can be found in the ‘Styles’ menu of Word. </w:t>
      </w:r>
      <w:r w:rsidR="00D65637" w:rsidRPr="0063585E">
        <w:rPr>
          <w:color w:val="0070C0"/>
          <w:lang w:eastAsia="zh-CN"/>
        </w:rPr>
        <w:t>The sections listed below are provisional and intended for Research papers. Review papers can have a flexible structure.</w:t>
      </w:r>
      <w:r w:rsidR="0001661A">
        <w:rPr>
          <w:color w:val="0070C0"/>
          <w:lang w:eastAsia="zh-CN"/>
        </w:rPr>
        <w:t xml:space="preserve"> The article</w:t>
      </w:r>
      <w:r w:rsidR="003F5885">
        <w:rPr>
          <w:color w:val="0070C0"/>
          <w:lang w:eastAsia="zh-CN"/>
        </w:rPr>
        <w:t>s</w:t>
      </w:r>
      <w:r w:rsidR="0001661A">
        <w:rPr>
          <w:color w:val="0070C0"/>
          <w:lang w:eastAsia="zh-CN"/>
        </w:rPr>
        <w:t xml:space="preserve"> should be limited to </w:t>
      </w:r>
      <w:r w:rsidR="003F5885">
        <w:rPr>
          <w:color w:val="0070C0"/>
          <w:lang w:eastAsia="zh-CN"/>
        </w:rPr>
        <w:t>5</w:t>
      </w:r>
      <w:r w:rsidR="0001661A">
        <w:rPr>
          <w:color w:val="0070C0"/>
          <w:lang w:eastAsia="zh-CN"/>
        </w:rPr>
        <w:t xml:space="preserve"> – 10 pages</w:t>
      </w:r>
      <w:r w:rsidR="000F4AD7">
        <w:rPr>
          <w:color w:val="0070C0"/>
          <w:lang w:eastAsia="zh-CN"/>
        </w:rPr>
        <w:t xml:space="preserve"> (with references)</w:t>
      </w:r>
      <w:r w:rsidR="0001661A">
        <w:rPr>
          <w:color w:val="0070C0"/>
          <w:lang w:eastAsia="zh-CN"/>
        </w:rPr>
        <w:t xml:space="preserve">. </w:t>
      </w:r>
      <w:r w:rsidR="003F5885" w:rsidRPr="0063585E">
        <w:rPr>
          <w:color w:val="0070C0"/>
          <w:lang w:eastAsia="zh-CN"/>
        </w:rPr>
        <w:t>Delete all the instructions from the template and text written in blue before submission.</w:t>
      </w:r>
      <w:r w:rsidR="004D3DE5">
        <w:rPr>
          <w:color w:val="0070C0"/>
          <w:lang w:eastAsia="zh-CN"/>
        </w:rPr>
        <w:t xml:space="preserve"> Do not remove line numbers on the left side of the template. </w:t>
      </w:r>
      <w:r w:rsidR="003F5885">
        <w:rPr>
          <w:color w:val="0070C0"/>
          <w:lang w:eastAsia="zh-CN"/>
        </w:rPr>
        <w:t xml:space="preserve"> </w:t>
      </w:r>
      <w:r w:rsidR="00D65637" w:rsidRPr="0063585E">
        <w:rPr>
          <w:color w:val="0070C0"/>
          <w:lang w:eastAsia="zh-CN"/>
        </w:rPr>
        <w:t xml:space="preserve">   </w:t>
      </w:r>
      <w:r w:rsidRPr="0063585E">
        <w:rPr>
          <w:color w:val="0070C0"/>
          <w:lang w:eastAsia="zh-CN"/>
        </w:rPr>
        <w:t xml:space="preserve"> </w:t>
      </w:r>
    </w:p>
    <w:p w:rsidR="00605BAA" w:rsidRPr="00D2359D" w:rsidRDefault="00605BAA" w:rsidP="00D2359D">
      <w:pPr>
        <w:pStyle w:val="AQP21heading1"/>
      </w:pPr>
      <w:r w:rsidRPr="00D2359D">
        <w:t>1. Introduction</w:t>
      </w:r>
    </w:p>
    <w:p w:rsidR="00D65637" w:rsidRPr="0063585E" w:rsidRDefault="00605BAA" w:rsidP="0063585E">
      <w:pPr>
        <w:pStyle w:val="AQP31text"/>
        <w:rPr>
          <w:color w:val="0070C0"/>
        </w:rPr>
      </w:pPr>
      <w:bookmarkStart w:id="1" w:name="OLE_LINK1"/>
      <w:bookmarkStart w:id="2" w:name="OLE_LINK2"/>
      <w:r w:rsidRPr="0063585E">
        <w:rPr>
          <w:color w:val="0070C0"/>
        </w:rPr>
        <w:t xml:space="preserve">The introduction </w:t>
      </w:r>
      <w:r w:rsidR="002269E8" w:rsidRPr="0063585E">
        <w:rPr>
          <w:color w:val="0070C0"/>
        </w:rPr>
        <w:t xml:space="preserve">section should define the purpose of the work, place it in the broad context and briefly explain its significance. Current state of the art research should be mentioned and how this research contributes to advances beyond it. </w:t>
      </w:r>
      <w:r w:rsidRPr="0063585E">
        <w:rPr>
          <w:color w:val="0070C0"/>
        </w:rPr>
        <w:t>The current state of the research field should be reviewed carefully and key publications cited.</w:t>
      </w:r>
      <w:r w:rsidR="002269E8" w:rsidRPr="0063585E">
        <w:rPr>
          <w:color w:val="0070C0"/>
        </w:rPr>
        <w:t xml:space="preserve"> The text should be supported by citing adequate literature sources. The instructions on citation style and referencing can be found at the end of this template. </w:t>
      </w:r>
    </w:p>
    <w:p w:rsidR="002269E8" w:rsidRPr="0063585E" w:rsidRDefault="002269E8" w:rsidP="0063585E">
      <w:pPr>
        <w:pStyle w:val="AQP31text"/>
        <w:rPr>
          <w:color w:val="0070C0"/>
        </w:rPr>
      </w:pPr>
      <w:r w:rsidRPr="0063585E">
        <w:rPr>
          <w:color w:val="0070C0"/>
        </w:rPr>
        <w:t xml:space="preserve">The ending paragraph of the introduction should present the objectives of the work and principal conclusions. </w:t>
      </w:r>
    </w:p>
    <w:p w:rsidR="00BC7A64" w:rsidRPr="00D2359D" w:rsidRDefault="00BC7A64" w:rsidP="00D2359D">
      <w:pPr>
        <w:pStyle w:val="AQP21heading1"/>
      </w:pPr>
      <w:r w:rsidRPr="00D2359D">
        <w:t xml:space="preserve">2. Materials and Methods </w:t>
      </w:r>
    </w:p>
    <w:p w:rsidR="00BC7A64" w:rsidRPr="0063585E" w:rsidRDefault="00BC7A64" w:rsidP="0063585E">
      <w:pPr>
        <w:pStyle w:val="AQP31text"/>
        <w:rPr>
          <w:color w:val="0070C0"/>
        </w:rPr>
      </w:pPr>
      <w:r w:rsidRPr="0063585E">
        <w:rPr>
          <w:color w:val="0070C0"/>
        </w:rPr>
        <w:t>Materials and Methods should be described with sufficient details to allow others to replicate and build on published results. Please note that publication of your manuscript implicates that you must make all materials, data, computer code, and protocols associated with the publication available to readers. Please disclose at the submission stage any restrictions on the availability of materials or information. New methods and protocols should be described in detail while well-established methods can be briefly described and appropriately cited.</w:t>
      </w:r>
    </w:p>
    <w:p w:rsidR="00BC7A64" w:rsidRPr="0063585E" w:rsidRDefault="00BC7A64" w:rsidP="0063585E">
      <w:pPr>
        <w:pStyle w:val="AQP31text"/>
        <w:rPr>
          <w:color w:val="0070C0"/>
        </w:rPr>
      </w:pPr>
      <w:r w:rsidRPr="0063585E">
        <w:rPr>
          <w:color w:val="0070C0"/>
        </w:rPr>
        <w:t>Research manuscripts reporting large datasets that are deposited in a publicly avail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rsidR="00BC7A64" w:rsidRDefault="00BC7A64" w:rsidP="0063585E">
      <w:pPr>
        <w:pStyle w:val="AQP31text"/>
        <w:rPr>
          <w:color w:val="0070C0"/>
        </w:rPr>
      </w:pPr>
      <w:proofErr w:type="spellStart"/>
      <w:r w:rsidRPr="0063585E">
        <w:rPr>
          <w:color w:val="0070C0"/>
        </w:rPr>
        <w:t>Interventionary</w:t>
      </w:r>
      <w:proofErr w:type="spellEnd"/>
      <w:r w:rsidRPr="0063585E">
        <w:rPr>
          <w:color w:val="0070C0"/>
        </w:rPr>
        <w:t xml:space="preserve"> studies involving animals or humans, and other studies require ethical approval must list the authority that provided approval and the corresponding ethical approval code. </w:t>
      </w:r>
    </w:p>
    <w:p w:rsidR="0063585E" w:rsidRDefault="0063585E" w:rsidP="0063585E">
      <w:pPr>
        <w:pStyle w:val="AQP31text"/>
        <w:rPr>
          <w:color w:val="0070C0"/>
        </w:rPr>
      </w:pPr>
    </w:p>
    <w:p w:rsidR="0063585E" w:rsidRPr="00D2359D" w:rsidRDefault="0063585E" w:rsidP="00D2359D">
      <w:pPr>
        <w:pStyle w:val="AQP22heading2"/>
      </w:pPr>
      <w:r w:rsidRPr="00D2359D">
        <w:t xml:space="preserve">2.1. Materials </w:t>
      </w:r>
    </w:p>
    <w:p w:rsidR="0063585E" w:rsidRPr="00D2359D" w:rsidRDefault="0063585E" w:rsidP="00D2359D">
      <w:pPr>
        <w:pStyle w:val="AQP23heading3"/>
      </w:pPr>
      <w:r w:rsidRPr="00D2359D">
        <w:t>2.1.1. Plant samples</w:t>
      </w:r>
    </w:p>
    <w:p w:rsidR="0063585E" w:rsidRPr="00D2359D" w:rsidRDefault="0063585E" w:rsidP="00D2359D">
      <w:pPr>
        <w:pStyle w:val="AQP23heading3"/>
      </w:pPr>
      <w:r w:rsidRPr="00D2359D">
        <w:lastRenderedPageBreak/>
        <w:t>2.1.2. …</w:t>
      </w:r>
    </w:p>
    <w:p w:rsidR="0063585E" w:rsidRPr="00D2359D" w:rsidRDefault="0063585E" w:rsidP="00D2359D">
      <w:pPr>
        <w:pStyle w:val="AQP22heading2"/>
      </w:pPr>
      <w:r w:rsidRPr="00D2359D">
        <w:t xml:space="preserve">2.2. Methods </w:t>
      </w:r>
    </w:p>
    <w:p w:rsidR="007B336E" w:rsidRPr="0063585E" w:rsidRDefault="007B336E" w:rsidP="007B336E">
      <w:pPr>
        <w:pStyle w:val="AQP31text"/>
      </w:pPr>
      <w:r>
        <w:t xml:space="preserve">Text continues here. No indentations. </w:t>
      </w:r>
    </w:p>
    <w:p w:rsidR="007B336E" w:rsidRPr="0063585E" w:rsidRDefault="007B336E" w:rsidP="00D2359D">
      <w:pPr>
        <w:pStyle w:val="AQP22heading2"/>
      </w:pPr>
    </w:p>
    <w:p w:rsidR="0063585E" w:rsidRDefault="0063585E" w:rsidP="00D2359D">
      <w:pPr>
        <w:pStyle w:val="AQP22heading2"/>
      </w:pPr>
      <w:r>
        <w:t xml:space="preserve">2.3. Data analysis </w:t>
      </w:r>
    </w:p>
    <w:p w:rsidR="007B336E" w:rsidRPr="0063585E" w:rsidRDefault="007B336E" w:rsidP="007B336E">
      <w:pPr>
        <w:pStyle w:val="AQP31text"/>
      </w:pPr>
      <w:r>
        <w:t xml:space="preserve">Text continues here. No indentations. </w:t>
      </w:r>
    </w:p>
    <w:p w:rsidR="007B336E" w:rsidRDefault="007B336E" w:rsidP="00D2359D">
      <w:pPr>
        <w:pStyle w:val="AQP22heading2"/>
      </w:pPr>
    </w:p>
    <w:p w:rsidR="0063585E" w:rsidRDefault="0063585E" w:rsidP="00D2359D">
      <w:pPr>
        <w:pStyle w:val="AQP23heading3"/>
      </w:pPr>
      <w:r>
        <w:t xml:space="preserve">2.3.1 Principal Component analysis </w:t>
      </w:r>
    </w:p>
    <w:p w:rsidR="003F5885" w:rsidRPr="0063585E" w:rsidRDefault="003F5885" w:rsidP="003F5885">
      <w:pPr>
        <w:pStyle w:val="AQP31text"/>
      </w:pPr>
      <w:r>
        <w:t xml:space="preserve">Text continues here. No indentations. </w:t>
      </w:r>
    </w:p>
    <w:bookmarkEnd w:id="1"/>
    <w:bookmarkEnd w:id="2"/>
    <w:p w:rsidR="00605BAA" w:rsidRPr="000225D8" w:rsidRDefault="00BC7A64" w:rsidP="00D2359D">
      <w:pPr>
        <w:pStyle w:val="AQP21heading1"/>
      </w:pPr>
      <w:r w:rsidRPr="000225D8">
        <w:t>3</w:t>
      </w:r>
      <w:r w:rsidR="00605BAA" w:rsidRPr="000225D8">
        <w:t>. Results</w:t>
      </w:r>
      <w:r w:rsidRPr="000225D8">
        <w:t xml:space="preserve"> &amp; Discussion</w:t>
      </w:r>
    </w:p>
    <w:p w:rsidR="0063585E" w:rsidRPr="009542A0" w:rsidRDefault="00605BAA" w:rsidP="0063585E">
      <w:pPr>
        <w:pStyle w:val="AQP31text"/>
        <w:rPr>
          <w:color w:val="0070C0"/>
        </w:rPr>
      </w:pPr>
      <w:r w:rsidRPr="009542A0">
        <w:rPr>
          <w:color w:val="0070C0"/>
        </w:rPr>
        <w:t>It should provide a concise and precise description of the experimental results, their interpretation as well as the experimental conclusions that can be drawn.</w:t>
      </w:r>
      <w:r w:rsidR="009542A0">
        <w:rPr>
          <w:color w:val="0070C0"/>
        </w:rPr>
        <w:t xml:space="preserve"> It can also be split to 3. Results and 4. Discussion if authors find it more suitable. </w:t>
      </w:r>
      <w:r w:rsidR="0001661A">
        <w:rPr>
          <w:color w:val="0070C0"/>
        </w:rPr>
        <w:t xml:space="preserve">Results section </w:t>
      </w:r>
      <w:r w:rsidR="0001661A" w:rsidRPr="009542A0">
        <w:rPr>
          <w:color w:val="0070C0"/>
        </w:rPr>
        <w:t>may be divided by subheadings</w:t>
      </w:r>
      <w:r w:rsidR="0001661A">
        <w:rPr>
          <w:color w:val="0070C0"/>
        </w:rPr>
        <w:t xml:space="preserve"> as authors find appropriate, but Discussion section if provided separately should not contain any subheadings</w:t>
      </w:r>
      <w:r w:rsidR="0001661A" w:rsidRPr="009542A0">
        <w:rPr>
          <w:color w:val="0070C0"/>
        </w:rPr>
        <w:t>.</w:t>
      </w:r>
    </w:p>
    <w:p w:rsidR="0063585E" w:rsidRPr="009542A0" w:rsidRDefault="0063585E" w:rsidP="0063585E">
      <w:pPr>
        <w:pStyle w:val="AQP31text"/>
        <w:rPr>
          <w:color w:val="0070C0"/>
        </w:rPr>
      </w:pPr>
    </w:p>
    <w:p w:rsidR="00605BAA" w:rsidRPr="009542A0" w:rsidRDefault="0063585E" w:rsidP="00D2359D">
      <w:pPr>
        <w:pStyle w:val="AQP22heading2"/>
      </w:pPr>
      <w:r w:rsidRPr="009542A0">
        <w:t>3</w:t>
      </w:r>
      <w:r w:rsidR="00605BAA" w:rsidRPr="009542A0">
        <w:t xml:space="preserve">.1. </w:t>
      </w:r>
      <w:r w:rsidRPr="009542A0">
        <w:t xml:space="preserve">Plant samples  </w:t>
      </w:r>
    </w:p>
    <w:p w:rsidR="00605BAA" w:rsidRPr="009542A0" w:rsidRDefault="0063585E" w:rsidP="00D2359D">
      <w:pPr>
        <w:pStyle w:val="AQP23heading3"/>
      </w:pPr>
      <w:r w:rsidRPr="009542A0">
        <w:t>3</w:t>
      </w:r>
      <w:r w:rsidR="00605BAA" w:rsidRPr="009542A0">
        <w:t xml:space="preserve">.1.1. </w:t>
      </w:r>
      <w:r w:rsidRPr="009542A0">
        <w:t>Principal component analysis…</w:t>
      </w:r>
    </w:p>
    <w:p w:rsidR="003D5C05" w:rsidRPr="009542A0" w:rsidRDefault="0063585E" w:rsidP="0063585E">
      <w:pPr>
        <w:pStyle w:val="AQP31text"/>
        <w:rPr>
          <w:color w:val="0070C0"/>
        </w:rPr>
      </w:pPr>
      <w:r w:rsidRPr="009542A0">
        <w:rPr>
          <w:color w:val="0070C0"/>
        </w:rPr>
        <w:t>Text continues here</w:t>
      </w:r>
      <w:r w:rsidR="003D5C05" w:rsidRPr="009542A0">
        <w:rPr>
          <w:color w:val="0070C0"/>
        </w:rPr>
        <w:t>….</w:t>
      </w:r>
    </w:p>
    <w:p w:rsidR="0063585E" w:rsidRPr="009542A0" w:rsidRDefault="0063585E" w:rsidP="0063585E">
      <w:pPr>
        <w:pStyle w:val="AQP31text"/>
        <w:rPr>
          <w:color w:val="0070C0"/>
        </w:rPr>
      </w:pPr>
      <w:r w:rsidRPr="009542A0">
        <w:rPr>
          <w:color w:val="0070C0"/>
        </w:rPr>
        <w:t xml:space="preserve"> </w:t>
      </w:r>
    </w:p>
    <w:p w:rsidR="009542A0" w:rsidRPr="007B336E" w:rsidRDefault="009542A0" w:rsidP="00D2359D">
      <w:pPr>
        <w:pStyle w:val="AQP22heading2"/>
      </w:pPr>
      <w:r w:rsidRPr="007B336E">
        <w:t xml:space="preserve">3.2. Other styling requirements </w:t>
      </w:r>
    </w:p>
    <w:p w:rsidR="00605BAA" w:rsidRPr="009542A0" w:rsidRDefault="009542A0" w:rsidP="00D2359D">
      <w:pPr>
        <w:pStyle w:val="AQP23heading3"/>
      </w:pPr>
      <w:r w:rsidRPr="009542A0">
        <w:t xml:space="preserve">3.2.1. </w:t>
      </w:r>
      <w:r w:rsidR="00605BAA" w:rsidRPr="009542A0">
        <w:t xml:space="preserve">Bulleted lists </w:t>
      </w:r>
      <w:r w:rsidRPr="009542A0">
        <w:t xml:space="preserve"> </w:t>
      </w:r>
    </w:p>
    <w:p w:rsidR="00605BAA" w:rsidRPr="009542A0" w:rsidRDefault="00605BAA" w:rsidP="003D5C05">
      <w:pPr>
        <w:pStyle w:val="AQP38bullet"/>
        <w:rPr>
          <w:color w:val="0070C0"/>
        </w:rPr>
      </w:pPr>
      <w:r w:rsidRPr="009542A0">
        <w:rPr>
          <w:color w:val="0070C0"/>
        </w:rPr>
        <w:t>First bullet</w:t>
      </w:r>
    </w:p>
    <w:p w:rsidR="00605BAA" w:rsidRPr="009542A0" w:rsidRDefault="00605BAA" w:rsidP="003D5C05">
      <w:pPr>
        <w:pStyle w:val="AQP38bullet"/>
        <w:rPr>
          <w:color w:val="0070C0"/>
        </w:rPr>
      </w:pPr>
      <w:r w:rsidRPr="009542A0">
        <w:rPr>
          <w:color w:val="0070C0"/>
        </w:rPr>
        <w:t>Second bullet</w:t>
      </w:r>
    </w:p>
    <w:p w:rsidR="00605BAA" w:rsidRPr="009542A0" w:rsidRDefault="00605BAA" w:rsidP="003D5C05">
      <w:pPr>
        <w:pStyle w:val="AQP38bullet"/>
        <w:rPr>
          <w:color w:val="0070C0"/>
        </w:rPr>
      </w:pPr>
      <w:r w:rsidRPr="009542A0">
        <w:rPr>
          <w:color w:val="0070C0"/>
        </w:rPr>
        <w:t>Third bullet</w:t>
      </w:r>
    </w:p>
    <w:p w:rsidR="0063585E" w:rsidRPr="009542A0" w:rsidRDefault="003D5C05" w:rsidP="0063585E">
      <w:pPr>
        <w:pStyle w:val="AQP36textafterlist"/>
        <w:rPr>
          <w:color w:val="0070C0"/>
        </w:rPr>
      </w:pPr>
      <w:r w:rsidRPr="009542A0">
        <w:rPr>
          <w:color w:val="0070C0"/>
        </w:rPr>
        <w:t>….text continues</w:t>
      </w:r>
    </w:p>
    <w:p w:rsidR="00605BAA" w:rsidRPr="009542A0" w:rsidRDefault="009542A0" w:rsidP="00D2359D">
      <w:pPr>
        <w:pStyle w:val="AQP23heading3"/>
      </w:pPr>
      <w:r w:rsidRPr="009542A0">
        <w:t xml:space="preserve">3.2.2. </w:t>
      </w:r>
      <w:r w:rsidR="00605BAA" w:rsidRPr="009542A0">
        <w:t xml:space="preserve">Numbered lists </w:t>
      </w:r>
      <w:r w:rsidRPr="009542A0">
        <w:t xml:space="preserve"> </w:t>
      </w:r>
    </w:p>
    <w:p w:rsidR="00605BAA" w:rsidRPr="009542A0" w:rsidRDefault="00605BAA" w:rsidP="0063585E">
      <w:pPr>
        <w:pStyle w:val="AQP37itemize"/>
        <w:rPr>
          <w:color w:val="0070C0"/>
        </w:rPr>
      </w:pPr>
      <w:r w:rsidRPr="009542A0">
        <w:rPr>
          <w:color w:val="0070C0"/>
        </w:rPr>
        <w:t>First item</w:t>
      </w:r>
    </w:p>
    <w:p w:rsidR="00605BAA" w:rsidRPr="009542A0" w:rsidRDefault="00605BAA" w:rsidP="0063585E">
      <w:pPr>
        <w:pStyle w:val="AQP37itemize"/>
        <w:rPr>
          <w:color w:val="0070C0"/>
        </w:rPr>
      </w:pPr>
      <w:r w:rsidRPr="009542A0">
        <w:rPr>
          <w:color w:val="0070C0"/>
        </w:rPr>
        <w:t>Second item</w:t>
      </w:r>
    </w:p>
    <w:p w:rsidR="00605BAA" w:rsidRDefault="00605BAA" w:rsidP="0063585E">
      <w:pPr>
        <w:pStyle w:val="AQP37itemize"/>
        <w:rPr>
          <w:color w:val="0070C0"/>
        </w:rPr>
      </w:pPr>
      <w:r w:rsidRPr="009542A0">
        <w:rPr>
          <w:color w:val="0070C0"/>
        </w:rPr>
        <w:t>Third item</w:t>
      </w:r>
    </w:p>
    <w:p w:rsidR="00D2359D" w:rsidRDefault="00D2359D" w:rsidP="00D2359D">
      <w:pPr>
        <w:pStyle w:val="AQP23heading3"/>
      </w:pPr>
      <w:r>
        <w:t xml:space="preserve">3.2.3. Equations </w:t>
      </w:r>
    </w:p>
    <w:p w:rsidR="00D2359D" w:rsidRPr="000225D8" w:rsidRDefault="00D2359D" w:rsidP="00D2359D">
      <w:pPr>
        <w:pStyle w:val="AQP31text"/>
      </w:pPr>
      <w:r>
        <w:t xml:space="preserve">The equations should be provided using equation editor, each equation in a separate line and numbered </w:t>
      </w:r>
    </w:p>
    <w:tbl>
      <w:tblPr>
        <w:tblW w:w="5000" w:type="pct"/>
        <w:jc w:val="center"/>
        <w:tblCellMar>
          <w:left w:w="0" w:type="dxa"/>
          <w:right w:w="0" w:type="dxa"/>
        </w:tblCellMar>
        <w:tblLook w:val="04A0" w:firstRow="1" w:lastRow="0" w:firstColumn="1" w:lastColumn="0" w:noHBand="0" w:noVBand="1"/>
      </w:tblPr>
      <w:tblGrid>
        <w:gridCol w:w="8409"/>
        <w:gridCol w:w="435"/>
      </w:tblGrid>
      <w:tr w:rsidR="00D2359D" w:rsidRPr="000225D8" w:rsidTr="005E3F4F">
        <w:trPr>
          <w:jc w:val="center"/>
        </w:trPr>
        <w:tc>
          <w:tcPr>
            <w:tcW w:w="4754" w:type="pct"/>
          </w:tcPr>
          <w:p w:rsidR="00D2359D" w:rsidRPr="000225D8" w:rsidRDefault="00D113C6" w:rsidP="000F4AD7">
            <w:pPr>
              <w:pStyle w:val="AQP39equation"/>
            </w:pPr>
            <m:oMath>
              <m:sSup>
                <m:sSupPr>
                  <m:ctrlPr>
                    <w:rPr>
                      <w:rFonts w:ascii="Cambria Math" w:hAnsi="Cambria Math"/>
                    </w:rPr>
                  </m:ctrlPr>
                </m:sSupPr>
                <m:e>
                  <m:d>
                    <m:dPr>
                      <m:ctrlPr>
                        <w:rPr>
                          <w:rFonts w:ascii="Cambria Math" w:hAnsi="Cambria Math"/>
                        </w:rPr>
                      </m:ctrlPr>
                    </m:dPr>
                    <m:e>
                      <m:r>
                        <w:rPr>
                          <w:rFonts w:ascii="Cambria Math" w:hAnsi="Cambria Math"/>
                        </w:rPr>
                        <m:t>a+b</m:t>
                      </m:r>
                    </m:e>
                  </m:d>
                </m:e>
                <m:sup>
                  <m:r>
                    <w:rPr>
                      <w:rFonts w:ascii="Cambria Math" w:hAnsi="Cambria Math"/>
                    </w:rPr>
                    <m:t>2</m:t>
                  </m:r>
                </m:sup>
              </m:sSup>
              <m:r>
                <w:rPr>
                  <w:rFonts w:ascii="Cambria Math" w:eastAsia="Cambria Math" w:hAnsi="Cambria Math" w:cs="Cambria Math"/>
                </w:rPr>
                <m:t>=…</m:t>
              </m:r>
            </m:oMath>
            <w:r w:rsidR="00D2359D" w:rsidRPr="000225D8">
              <w:t>,</w:t>
            </w:r>
          </w:p>
        </w:tc>
        <w:tc>
          <w:tcPr>
            <w:tcW w:w="246" w:type="pct"/>
            <w:vAlign w:val="center"/>
          </w:tcPr>
          <w:p w:rsidR="00D2359D" w:rsidRPr="000225D8" w:rsidRDefault="00D2359D" w:rsidP="005E3F4F">
            <w:pPr>
              <w:pStyle w:val="AQP310equationnumber"/>
            </w:pPr>
            <w:r w:rsidRPr="000225D8">
              <w:t>(1)</w:t>
            </w:r>
          </w:p>
        </w:tc>
      </w:tr>
    </w:tbl>
    <w:p w:rsidR="00D2359D" w:rsidRPr="007B336E" w:rsidRDefault="00D2359D" w:rsidP="00D2359D">
      <w:pPr>
        <w:pStyle w:val="AQP32textnoindent"/>
      </w:pPr>
      <w:r w:rsidRPr="000225D8">
        <w:t>the text following an equation</w:t>
      </w:r>
      <w:r>
        <w:t xml:space="preserve"> should describe the elements appearing in equation. </w:t>
      </w:r>
    </w:p>
    <w:p w:rsidR="00605BAA" w:rsidRPr="000225D8" w:rsidRDefault="007B336E" w:rsidP="00D2359D">
      <w:pPr>
        <w:pStyle w:val="AQP23heading3"/>
      </w:pPr>
      <w:r>
        <w:t>3.2.</w:t>
      </w:r>
      <w:r w:rsidR="00D2359D">
        <w:t>4</w:t>
      </w:r>
      <w:r>
        <w:t xml:space="preserve">. </w:t>
      </w:r>
      <w:r w:rsidR="00605BAA" w:rsidRPr="000225D8">
        <w:t>Figures</w:t>
      </w:r>
      <w:r>
        <w:t xml:space="preserve"> </w:t>
      </w:r>
      <w:r w:rsidRPr="00D2359D">
        <w:t>and</w:t>
      </w:r>
      <w:r>
        <w:t xml:space="preserve"> Tables</w:t>
      </w:r>
    </w:p>
    <w:p w:rsidR="00605BAA" w:rsidRPr="00976F6D" w:rsidRDefault="007B336E" w:rsidP="0063585E">
      <w:pPr>
        <w:pStyle w:val="AQP33textspaceafter"/>
        <w:rPr>
          <w:color w:val="0070C0"/>
        </w:rPr>
      </w:pPr>
      <w:r w:rsidRPr="00976F6D">
        <w:rPr>
          <w:color w:val="0070C0"/>
        </w:rPr>
        <w:lastRenderedPageBreak/>
        <w:t>Provide only figures and tables that are mentioned in the text, and provide the figures and tables close to the paragraph where they are first mentioned. F</w:t>
      </w:r>
      <w:r w:rsidR="00605BAA" w:rsidRPr="00976F6D">
        <w:rPr>
          <w:color w:val="0070C0"/>
        </w:rPr>
        <w:t xml:space="preserve">igures and tables should be cited in the text as Figure 1, Table 1, </w:t>
      </w:r>
      <w:r w:rsidRPr="00976F6D">
        <w:rPr>
          <w:color w:val="0070C0"/>
        </w:rPr>
        <w:t xml:space="preserve">Figure 1a, Figure 2b </w:t>
      </w:r>
      <w:r w:rsidR="00605BAA" w:rsidRPr="00976F6D">
        <w:rPr>
          <w:color w:val="0070C0"/>
        </w:rPr>
        <w:t>etc.</w:t>
      </w:r>
      <w:r w:rsidRPr="00976F6D">
        <w:rPr>
          <w:color w:val="0070C0"/>
        </w:rPr>
        <w:t xml:space="preserve"> The images should have minimum resolution of 300dpi. </w:t>
      </w:r>
    </w:p>
    <w:p w:rsidR="007B336E" w:rsidRDefault="00F41BFE" w:rsidP="00F41BFE">
      <w:pPr>
        <w:pStyle w:val="AQP52figure"/>
      </w:pPr>
      <w:r w:rsidRPr="00F41BFE">
        <w:rPr>
          <w:noProof/>
          <w:lang w:eastAsia="ja-JP" w:bidi="ar-SA"/>
        </w:rPr>
        <w:drawing>
          <wp:inline distT="0" distB="0" distL="0" distR="0">
            <wp:extent cx="3669396" cy="2747039"/>
            <wp:effectExtent l="0" t="0" r="7620" b="0"/>
            <wp:docPr id="4" name="Picture 4" descr="E:\Japan 2017\5. PAPERS\Molecules-review\Figures\Tabl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Japan 2017\5. PAPERS\Molecules-review\Figures\Table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70987" cy="2748230"/>
                    </a:xfrm>
                    <a:prstGeom prst="rect">
                      <a:avLst/>
                    </a:prstGeom>
                    <a:noFill/>
                    <a:ln>
                      <a:noFill/>
                    </a:ln>
                  </pic:spPr>
                </pic:pic>
              </a:graphicData>
            </a:graphic>
          </wp:inline>
        </w:drawing>
      </w:r>
    </w:p>
    <w:p w:rsidR="00605BAA" w:rsidRDefault="00605BAA" w:rsidP="00D65637">
      <w:pPr>
        <w:pStyle w:val="AQP51figurecaption"/>
        <w:spacing w:line="276" w:lineRule="auto"/>
        <w:rPr>
          <w:rFonts w:ascii="Times New Roman" w:hAnsi="Times New Roman"/>
        </w:rPr>
      </w:pPr>
      <w:r w:rsidRPr="000225D8">
        <w:rPr>
          <w:rFonts w:ascii="Times New Roman" w:hAnsi="Times New Roman"/>
          <w:b/>
        </w:rPr>
        <w:t>Figure 1.</w:t>
      </w:r>
      <w:r w:rsidRPr="000225D8">
        <w:rPr>
          <w:rFonts w:ascii="Times New Roman" w:hAnsi="Times New Roman"/>
        </w:rPr>
        <w:t xml:space="preserve"> </w:t>
      </w:r>
      <w:r w:rsidR="007B336E">
        <w:rPr>
          <w:rFonts w:ascii="Times New Roman" w:hAnsi="Times New Roman"/>
        </w:rPr>
        <w:t>Use figure caption style</w:t>
      </w:r>
      <w:r w:rsidRPr="000225D8">
        <w:rPr>
          <w:rFonts w:ascii="Times New Roman" w:hAnsi="Times New Roman"/>
        </w:rPr>
        <w:t>. If there are multiple panels</w:t>
      </w:r>
      <w:r w:rsidR="007B336E">
        <w:rPr>
          <w:rFonts w:ascii="Times New Roman" w:hAnsi="Times New Roman"/>
        </w:rPr>
        <w:t xml:space="preserve"> in the same figure</w:t>
      </w:r>
      <w:r w:rsidRPr="000225D8">
        <w:rPr>
          <w:rFonts w:ascii="Times New Roman" w:hAnsi="Times New Roman"/>
        </w:rPr>
        <w:t xml:space="preserve">, </w:t>
      </w:r>
      <w:r w:rsidR="007B336E">
        <w:rPr>
          <w:rFonts w:ascii="Times New Roman" w:hAnsi="Times New Roman"/>
        </w:rPr>
        <w:t xml:space="preserve">the figure legend </w:t>
      </w:r>
      <w:r w:rsidR="00F41BFE">
        <w:rPr>
          <w:rFonts w:ascii="Times New Roman" w:hAnsi="Times New Roman"/>
        </w:rPr>
        <w:t>contain description of each one for example</w:t>
      </w:r>
      <w:r w:rsidRPr="000225D8">
        <w:rPr>
          <w:rFonts w:ascii="Times New Roman" w:hAnsi="Times New Roman"/>
        </w:rPr>
        <w:t>: (</w:t>
      </w:r>
      <w:r w:rsidRPr="000225D8">
        <w:rPr>
          <w:rFonts w:ascii="Times New Roman" w:hAnsi="Times New Roman"/>
          <w:b/>
        </w:rPr>
        <w:t>a</w:t>
      </w:r>
      <w:r w:rsidRPr="000225D8">
        <w:rPr>
          <w:rFonts w:ascii="Times New Roman" w:hAnsi="Times New Roman"/>
        </w:rPr>
        <w:t xml:space="preserve">) </w:t>
      </w:r>
      <w:r w:rsidR="00F41BFE">
        <w:rPr>
          <w:rFonts w:ascii="Times New Roman" w:hAnsi="Times New Roman"/>
        </w:rPr>
        <w:t>Scores plot of PCA analysis</w:t>
      </w:r>
      <w:r w:rsidRPr="000225D8">
        <w:rPr>
          <w:rFonts w:ascii="Times New Roman" w:hAnsi="Times New Roman"/>
        </w:rPr>
        <w:t>; (</w:t>
      </w:r>
      <w:r w:rsidRPr="000225D8">
        <w:rPr>
          <w:rFonts w:ascii="Times New Roman" w:hAnsi="Times New Roman"/>
          <w:b/>
        </w:rPr>
        <w:t>b</w:t>
      </w:r>
      <w:r w:rsidRPr="000225D8">
        <w:rPr>
          <w:rFonts w:ascii="Times New Roman" w:hAnsi="Times New Roman"/>
        </w:rPr>
        <w:t xml:space="preserve">) </w:t>
      </w:r>
      <w:r w:rsidR="00F41BFE">
        <w:rPr>
          <w:rFonts w:ascii="Times New Roman" w:hAnsi="Times New Roman"/>
        </w:rPr>
        <w:t>Loading plots of PCA analysis</w:t>
      </w:r>
      <w:r w:rsidRPr="000225D8">
        <w:rPr>
          <w:rFonts w:ascii="Times New Roman" w:hAnsi="Times New Roman"/>
        </w:rPr>
        <w:t xml:space="preserve">. </w:t>
      </w:r>
      <w:r w:rsidR="007B336E">
        <w:rPr>
          <w:rFonts w:ascii="Times New Roman" w:hAnsi="Times New Roman"/>
        </w:rPr>
        <w:t xml:space="preserve"> </w:t>
      </w:r>
    </w:p>
    <w:p w:rsidR="00F41BFE" w:rsidRPr="000225D8" w:rsidRDefault="00F41BFE" w:rsidP="00D65637">
      <w:pPr>
        <w:pStyle w:val="AQP51figurecaption"/>
        <w:spacing w:line="276" w:lineRule="auto"/>
        <w:rPr>
          <w:rFonts w:ascii="Times New Roman" w:hAnsi="Times New Roman"/>
        </w:rPr>
      </w:pPr>
    </w:p>
    <w:p w:rsidR="00605BAA" w:rsidRPr="000225D8" w:rsidRDefault="00605BAA" w:rsidP="00D65637">
      <w:pPr>
        <w:pStyle w:val="AQP41tablecaption"/>
        <w:spacing w:line="276" w:lineRule="auto"/>
        <w:jc w:val="center"/>
        <w:rPr>
          <w:rFonts w:ascii="Times New Roman" w:hAnsi="Times New Roman"/>
        </w:rPr>
      </w:pPr>
      <w:r w:rsidRPr="000225D8">
        <w:rPr>
          <w:rFonts w:ascii="Times New Roman" w:hAnsi="Times New Roman"/>
          <w:b/>
        </w:rPr>
        <w:t>Table 1.</w:t>
      </w:r>
      <w:r w:rsidRPr="000225D8">
        <w:rPr>
          <w:rFonts w:ascii="Times New Roman" w:hAnsi="Times New Roman"/>
        </w:rPr>
        <w:t xml:space="preserve"> </w:t>
      </w:r>
      <w:r w:rsidR="00F41BFE">
        <w:rPr>
          <w:rFonts w:ascii="Times New Roman" w:hAnsi="Times New Roman"/>
        </w:rPr>
        <w:t xml:space="preserve">Use table caption style. Tables may also have a footer. The style of the table is provisional and may be altered if needed. Provide the table near the place in the text it was first cited in an editable format (not as an image!)  </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605BAA" w:rsidRPr="00C30A11" w:rsidTr="000C73A7">
        <w:trPr>
          <w:jc w:val="center"/>
        </w:trPr>
        <w:tc>
          <w:tcPr>
            <w:tcW w:w="1599" w:type="dxa"/>
            <w:tcBorders>
              <w:bottom w:val="single" w:sz="4" w:space="0" w:color="auto"/>
            </w:tcBorders>
            <w:shd w:val="clear" w:color="auto" w:fill="auto"/>
            <w:vAlign w:val="center"/>
          </w:tcPr>
          <w:p w:rsidR="00605BAA" w:rsidRPr="00C30A11" w:rsidRDefault="00C30A11" w:rsidP="00C30A11">
            <w:pPr>
              <w:pStyle w:val="AQP42tablebody"/>
            </w:pPr>
            <w:r>
              <w:t>Peak (nm)</w:t>
            </w:r>
          </w:p>
        </w:tc>
        <w:tc>
          <w:tcPr>
            <w:tcW w:w="1599" w:type="dxa"/>
            <w:tcBorders>
              <w:bottom w:val="single" w:sz="4" w:space="0" w:color="auto"/>
            </w:tcBorders>
            <w:shd w:val="clear" w:color="auto" w:fill="auto"/>
            <w:vAlign w:val="center"/>
          </w:tcPr>
          <w:p w:rsidR="00605BAA" w:rsidRPr="00C30A11" w:rsidRDefault="00C30A11" w:rsidP="00C30A11">
            <w:pPr>
              <w:pStyle w:val="AQP42tablebody"/>
            </w:pPr>
            <w:r>
              <w:t>Assignment</w:t>
            </w:r>
          </w:p>
        </w:tc>
        <w:tc>
          <w:tcPr>
            <w:tcW w:w="1599" w:type="dxa"/>
            <w:tcBorders>
              <w:bottom w:val="single" w:sz="4" w:space="0" w:color="auto"/>
            </w:tcBorders>
            <w:shd w:val="clear" w:color="auto" w:fill="auto"/>
            <w:vAlign w:val="center"/>
          </w:tcPr>
          <w:p w:rsidR="00605BAA" w:rsidRPr="00C30A11" w:rsidRDefault="00C30A11" w:rsidP="00C30A11">
            <w:pPr>
              <w:pStyle w:val="AQP42tablebody"/>
            </w:pPr>
            <w:r>
              <w:t>Reference</w:t>
            </w:r>
          </w:p>
        </w:tc>
      </w:tr>
      <w:tr w:rsidR="00605BAA" w:rsidRPr="00C30A11" w:rsidTr="000C73A7">
        <w:trPr>
          <w:jc w:val="center"/>
        </w:trPr>
        <w:tc>
          <w:tcPr>
            <w:tcW w:w="1599" w:type="dxa"/>
            <w:shd w:val="clear" w:color="auto" w:fill="auto"/>
            <w:vAlign w:val="center"/>
          </w:tcPr>
          <w:p w:rsidR="00605BAA" w:rsidRPr="00C30A11" w:rsidRDefault="00C30A11" w:rsidP="00C30A11">
            <w:pPr>
              <w:pStyle w:val="AQP42tablebody"/>
              <w:rPr>
                <w:b w:val="0"/>
              </w:rPr>
            </w:pPr>
            <w:r>
              <w:rPr>
                <w:b w:val="0"/>
              </w:rPr>
              <w:t>Lambda 1</w:t>
            </w:r>
          </w:p>
        </w:tc>
        <w:tc>
          <w:tcPr>
            <w:tcW w:w="1599" w:type="dxa"/>
            <w:shd w:val="clear" w:color="auto" w:fill="auto"/>
            <w:vAlign w:val="center"/>
          </w:tcPr>
          <w:p w:rsidR="00605BAA" w:rsidRPr="00C30A11" w:rsidRDefault="00C30A11" w:rsidP="00C30A11">
            <w:pPr>
              <w:pStyle w:val="AQP42tablebody"/>
              <w:rPr>
                <w:b w:val="0"/>
              </w:rPr>
            </w:pPr>
            <w:r>
              <w:rPr>
                <w:b w:val="0"/>
              </w:rPr>
              <w:t xml:space="preserve">Assignment 1  </w:t>
            </w:r>
          </w:p>
        </w:tc>
        <w:tc>
          <w:tcPr>
            <w:tcW w:w="1599" w:type="dxa"/>
            <w:shd w:val="clear" w:color="auto" w:fill="auto"/>
            <w:vAlign w:val="center"/>
          </w:tcPr>
          <w:p w:rsidR="00605BAA" w:rsidRPr="00C30A11" w:rsidRDefault="00C30A11" w:rsidP="00C30A11">
            <w:pPr>
              <w:pStyle w:val="AQP42tablebody"/>
              <w:rPr>
                <w:b w:val="0"/>
              </w:rPr>
            </w:pPr>
            <w:r>
              <w:rPr>
                <w:b w:val="0"/>
              </w:rPr>
              <w:t>Reference 1</w:t>
            </w:r>
          </w:p>
        </w:tc>
      </w:tr>
      <w:tr w:rsidR="00605BAA" w:rsidRPr="00C30A11" w:rsidTr="000C73A7">
        <w:trPr>
          <w:jc w:val="center"/>
        </w:trPr>
        <w:tc>
          <w:tcPr>
            <w:tcW w:w="1599" w:type="dxa"/>
            <w:shd w:val="clear" w:color="auto" w:fill="auto"/>
            <w:vAlign w:val="center"/>
          </w:tcPr>
          <w:p w:rsidR="00605BAA" w:rsidRPr="00C30A11" w:rsidRDefault="00C30A11" w:rsidP="00C30A11">
            <w:pPr>
              <w:pStyle w:val="AQP42tablebody"/>
              <w:rPr>
                <w:b w:val="0"/>
              </w:rPr>
            </w:pPr>
            <w:r>
              <w:rPr>
                <w:b w:val="0"/>
              </w:rPr>
              <w:t>Lambda 2</w:t>
            </w:r>
          </w:p>
        </w:tc>
        <w:tc>
          <w:tcPr>
            <w:tcW w:w="1599" w:type="dxa"/>
            <w:shd w:val="clear" w:color="auto" w:fill="auto"/>
            <w:vAlign w:val="center"/>
          </w:tcPr>
          <w:p w:rsidR="00605BAA" w:rsidRPr="00C30A11" w:rsidRDefault="00C30A11" w:rsidP="00C30A11">
            <w:pPr>
              <w:pStyle w:val="AQP42tablebody"/>
              <w:rPr>
                <w:b w:val="0"/>
              </w:rPr>
            </w:pPr>
            <w:r>
              <w:rPr>
                <w:b w:val="0"/>
              </w:rPr>
              <w:t>Assignment 2</w:t>
            </w:r>
          </w:p>
        </w:tc>
        <w:tc>
          <w:tcPr>
            <w:tcW w:w="1599" w:type="dxa"/>
            <w:shd w:val="clear" w:color="auto" w:fill="auto"/>
            <w:vAlign w:val="center"/>
          </w:tcPr>
          <w:p w:rsidR="00605BAA" w:rsidRPr="00C30A11" w:rsidRDefault="00C30A11" w:rsidP="00C30A11">
            <w:pPr>
              <w:pStyle w:val="AQP42tablebody"/>
              <w:rPr>
                <w:b w:val="0"/>
              </w:rPr>
            </w:pPr>
            <w:r>
              <w:rPr>
                <w:b w:val="0"/>
              </w:rPr>
              <w:t>Reference 2</w:t>
            </w:r>
          </w:p>
        </w:tc>
      </w:tr>
    </w:tbl>
    <w:p w:rsidR="00605BAA" w:rsidRPr="000225D8" w:rsidRDefault="00605BAA" w:rsidP="00D65637">
      <w:pPr>
        <w:pStyle w:val="AQP43tablefooter"/>
        <w:spacing w:after="240" w:line="276" w:lineRule="auto"/>
        <w:jc w:val="center"/>
        <w:rPr>
          <w:rFonts w:ascii="Times New Roman" w:hAnsi="Times New Roman"/>
        </w:rPr>
      </w:pPr>
      <w:r w:rsidRPr="000225D8">
        <w:rPr>
          <w:rFonts w:ascii="Times New Roman" w:hAnsi="Times New Roman"/>
          <w:vertAlign w:val="superscript"/>
        </w:rPr>
        <w:t>1</w:t>
      </w:r>
      <w:r w:rsidRPr="000225D8">
        <w:rPr>
          <w:rFonts w:ascii="Times New Roman" w:hAnsi="Times New Roman"/>
        </w:rPr>
        <w:t xml:space="preserve"> </w:t>
      </w:r>
      <w:r w:rsidR="00976F6D">
        <w:rPr>
          <w:rFonts w:ascii="Times New Roman" w:hAnsi="Times New Roman"/>
        </w:rPr>
        <w:t>Table footer</w:t>
      </w:r>
    </w:p>
    <w:p w:rsidR="003D5C05" w:rsidRPr="000225D8" w:rsidRDefault="003D5C05" w:rsidP="00D2359D">
      <w:pPr>
        <w:pStyle w:val="AQP21heading1"/>
      </w:pPr>
      <w:r w:rsidRPr="000225D8">
        <w:t xml:space="preserve">5. Conclusions </w:t>
      </w:r>
      <w:r w:rsidR="009542A0">
        <w:t>and/</w:t>
      </w:r>
      <w:r w:rsidRPr="000225D8">
        <w:t xml:space="preserve">or Future perspectives </w:t>
      </w:r>
    </w:p>
    <w:p w:rsidR="003D5C05" w:rsidRPr="009542A0" w:rsidRDefault="009542A0" w:rsidP="003D5C05">
      <w:pPr>
        <w:pStyle w:val="AQP31text"/>
        <w:rPr>
          <w:color w:val="0070C0"/>
        </w:rPr>
      </w:pPr>
      <w:r w:rsidRPr="009542A0">
        <w:rPr>
          <w:color w:val="0070C0"/>
        </w:rPr>
        <w:t>The article should be ended providing a short summary of the work in one or two sentences, followed by the main conclusions</w:t>
      </w:r>
      <w:r w:rsidR="003D5C05" w:rsidRPr="009542A0">
        <w:rPr>
          <w:color w:val="0070C0"/>
        </w:rPr>
        <w:t>.</w:t>
      </w:r>
      <w:r w:rsidRPr="009542A0">
        <w:rPr>
          <w:color w:val="0070C0"/>
        </w:rPr>
        <w:t xml:space="preserve"> Optionally, authors may add suggestions for future work or further improvements. </w:t>
      </w:r>
    </w:p>
    <w:p w:rsidR="003D5C05" w:rsidRDefault="003D5C05" w:rsidP="00D65637">
      <w:pPr>
        <w:pStyle w:val="AQP61Acknowledgments"/>
        <w:spacing w:line="276" w:lineRule="auto"/>
        <w:rPr>
          <w:rFonts w:ascii="Times New Roman" w:hAnsi="Times New Roman"/>
          <w:b/>
        </w:rPr>
      </w:pPr>
    </w:p>
    <w:p w:rsidR="000B658D" w:rsidRPr="00976F6D" w:rsidRDefault="000B658D" w:rsidP="00D65637">
      <w:pPr>
        <w:pStyle w:val="AQP61Acknowledgments"/>
        <w:spacing w:line="276" w:lineRule="auto"/>
        <w:rPr>
          <w:rFonts w:ascii="Times New Roman" w:hAnsi="Times New Roman"/>
          <w:sz w:val="20"/>
        </w:rPr>
      </w:pPr>
      <w:r w:rsidRPr="00976F6D">
        <w:rPr>
          <w:rFonts w:ascii="Times New Roman" w:hAnsi="Times New Roman"/>
          <w:b/>
          <w:sz w:val="20"/>
        </w:rPr>
        <w:t xml:space="preserve">Funding: </w:t>
      </w:r>
      <w:r w:rsidR="009542A0" w:rsidRPr="00976F6D">
        <w:rPr>
          <w:rFonts w:ascii="Times New Roman" w:hAnsi="Times New Roman"/>
          <w:color w:val="0070C0"/>
          <w:sz w:val="20"/>
        </w:rPr>
        <w:t xml:space="preserve">if the research did not receive funding provide the following sentence </w:t>
      </w:r>
      <w:r w:rsidRPr="00976F6D">
        <w:rPr>
          <w:rFonts w:ascii="Times New Roman" w:hAnsi="Times New Roman"/>
          <w:sz w:val="20"/>
        </w:rPr>
        <w:t>“This researc</w:t>
      </w:r>
      <w:r w:rsidR="009542A0" w:rsidRPr="00976F6D">
        <w:rPr>
          <w:rFonts w:ascii="Times New Roman" w:hAnsi="Times New Roman"/>
          <w:sz w:val="20"/>
        </w:rPr>
        <w:t xml:space="preserve">h received no external funding”, </w:t>
      </w:r>
      <w:r w:rsidR="009542A0" w:rsidRPr="00976F6D">
        <w:rPr>
          <w:rFonts w:ascii="Times New Roman" w:hAnsi="Times New Roman"/>
          <w:color w:val="0070C0"/>
          <w:sz w:val="20"/>
        </w:rPr>
        <w:t xml:space="preserve">but in the case of received funds acknowledge by stating exactly the name and grant number, for example </w:t>
      </w:r>
      <w:r w:rsidRPr="00976F6D">
        <w:rPr>
          <w:rFonts w:ascii="Times New Roman" w:hAnsi="Times New Roman"/>
          <w:sz w:val="20"/>
        </w:rPr>
        <w:t xml:space="preserve">“This research was funded by </w:t>
      </w:r>
      <w:r w:rsidR="009542A0" w:rsidRPr="00976F6D">
        <w:rPr>
          <w:rFonts w:ascii="Times New Roman" w:hAnsi="Times New Roman"/>
          <w:sz w:val="20"/>
        </w:rPr>
        <w:t xml:space="preserve">Japanese Society for Promotion of Science, grant number X14980” </w:t>
      </w:r>
      <w:r w:rsidR="009542A0" w:rsidRPr="00976F6D">
        <w:rPr>
          <w:rFonts w:ascii="Times New Roman" w:hAnsi="Times New Roman"/>
          <w:color w:val="0070C0"/>
          <w:sz w:val="20"/>
        </w:rPr>
        <w:t xml:space="preserve">or similar.  </w:t>
      </w:r>
    </w:p>
    <w:p w:rsidR="005B22A9" w:rsidRPr="000F4AD7" w:rsidRDefault="00831D9C" w:rsidP="000F4AD7">
      <w:pPr>
        <w:pStyle w:val="AQP61Acknowledgments"/>
        <w:spacing w:line="276" w:lineRule="auto"/>
        <w:rPr>
          <w:rFonts w:ascii="Times New Roman" w:hAnsi="Times New Roman"/>
          <w:sz w:val="20"/>
        </w:rPr>
      </w:pPr>
      <w:r w:rsidRPr="00976F6D">
        <w:rPr>
          <w:rFonts w:ascii="Times New Roman" w:hAnsi="Times New Roman"/>
          <w:b/>
          <w:sz w:val="20"/>
        </w:rPr>
        <w:t>Acknowledgments:</w:t>
      </w:r>
      <w:r w:rsidRPr="00976F6D">
        <w:rPr>
          <w:rFonts w:ascii="Times New Roman" w:hAnsi="Times New Roman"/>
          <w:sz w:val="20"/>
        </w:rPr>
        <w:t xml:space="preserve"> In this section you can acknowledge any </w:t>
      </w:r>
      <w:r w:rsidR="009542A0" w:rsidRPr="00976F6D">
        <w:rPr>
          <w:rFonts w:ascii="Times New Roman" w:hAnsi="Times New Roman"/>
          <w:sz w:val="20"/>
        </w:rPr>
        <w:t>further support, financial or otherwise, which was not covered in author contr</w:t>
      </w:r>
      <w:r w:rsidR="000F4AD7">
        <w:rPr>
          <w:rFonts w:ascii="Times New Roman" w:hAnsi="Times New Roman"/>
          <w:sz w:val="20"/>
        </w:rPr>
        <w:t>ibutions or funding statements.</w:t>
      </w:r>
    </w:p>
    <w:p w:rsidR="00605BAA" w:rsidRPr="000225D8" w:rsidRDefault="00EC1E94" w:rsidP="00D2359D">
      <w:pPr>
        <w:pStyle w:val="AQP21heading1"/>
      </w:pPr>
      <w:r w:rsidRPr="000225D8">
        <w:br w:type="page"/>
      </w:r>
      <w:r w:rsidR="00605BAA" w:rsidRPr="000225D8">
        <w:lastRenderedPageBreak/>
        <w:t>References</w:t>
      </w:r>
    </w:p>
    <w:p w:rsidR="0023544B" w:rsidRDefault="000225D8" w:rsidP="0023544B">
      <w:pPr>
        <w:pStyle w:val="AQP31text"/>
        <w:rPr>
          <w:color w:val="0070C0"/>
        </w:rPr>
      </w:pPr>
      <w:r w:rsidRPr="00976F6D">
        <w:rPr>
          <w:color w:val="0070C0"/>
        </w:rPr>
        <w:t>Reference citations</w:t>
      </w:r>
      <w:r w:rsidR="00605BAA" w:rsidRPr="00976F6D">
        <w:rPr>
          <w:color w:val="0070C0"/>
        </w:rPr>
        <w:t xml:space="preserve"> </w:t>
      </w:r>
      <w:r w:rsidR="002269E8" w:rsidRPr="00976F6D">
        <w:rPr>
          <w:color w:val="0070C0"/>
        </w:rPr>
        <w:t>should</w:t>
      </w:r>
      <w:r w:rsidR="00605BAA" w:rsidRPr="00976F6D">
        <w:rPr>
          <w:color w:val="0070C0"/>
        </w:rPr>
        <w:t xml:space="preserve"> be numbered in order of appearance in the text </w:t>
      </w:r>
      <w:r w:rsidRPr="00976F6D">
        <w:rPr>
          <w:color w:val="0070C0"/>
        </w:rPr>
        <w:t xml:space="preserve">using square brackets. </w:t>
      </w:r>
    </w:p>
    <w:p w:rsidR="0023544B" w:rsidRDefault="0023544B" w:rsidP="0023544B">
      <w:pPr>
        <w:pStyle w:val="AQP31text"/>
        <w:rPr>
          <w:color w:val="0070C0"/>
        </w:rPr>
      </w:pPr>
    </w:p>
    <w:p w:rsidR="0023544B" w:rsidRDefault="000225D8" w:rsidP="0023544B">
      <w:pPr>
        <w:pStyle w:val="AQP31text"/>
        <w:rPr>
          <w:color w:val="0070C0"/>
        </w:rPr>
      </w:pPr>
      <w:r w:rsidRPr="00976F6D">
        <w:rPr>
          <w:color w:val="0070C0"/>
        </w:rPr>
        <w:t>Some examples</w:t>
      </w:r>
      <w:r w:rsidR="0023544B">
        <w:rPr>
          <w:color w:val="0070C0"/>
        </w:rPr>
        <w:t xml:space="preserve"> of how it should be provided in the text: </w:t>
      </w:r>
    </w:p>
    <w:p w:rsidR="0023544B" w:rsidRDefault="0023544B" w:rsidP="0023544B">
      <w:pPr>
        <w:pStyle w:val="AQP31text"/>
        <w:rPr>
          <w:color w:val="0070C0"/>
        </w:rPr>
      </w:pPr>
    </w:p>
    <w:p w:rsidR="0023544B" w:rsidRDefault="00976F6D" w:rsidP="0023544B">
      <w:pPr>
        <w:pStyle w:val="AQP31text"/>
        <w:rPr>
          <w:color w:val="0070C0"/>
        </w:rPr>
      </w:pPr>
      <w:r w:rsidRPr="00976F6D">
        <w:rPr>
          <w:color w:val="0070C0"/>
        </w:rPr>
        <w:t>Aquaphotomics is a novel scientific field which utilizes water-light interaction to study aqueous-bio systems</w:t>
      </w:r>
      <w:r w:rsidR="000225D8" w:rsidRPr="00976F6D">
        <w:rPr>
          <w:color w:val="0070C0"/>
        </w:rPr>
        <w:t xml:space="preserve"> [3].</w:t>
      </w:r>
      <w:r>
        <w:rPr>
          <w:color w:val="0070C0"/>
        </w:rPr>
        <w:t xml:space="preserve"> </w:t>
      </w:r>
    </w:p>
    <w:p w:rsidR="000225D8" w:rsidRPr="00976F6D" w:rsidRDefault="00976F6D" w:rsidP="0023544B">
      <w:pPr>
        <w:pStyle w:val="AQP31text"/>
        <w:rPr>
          <w:color w:val="0070C0"/>
        </w:rPr>
      </w:pPr>
      <w:r w:rsidRPr="00976F6D">
        <w:rPr>
          <w:color w:val="0070C0"/>
        </w:rPr>
        <w:t>This result is supported by several research studies previous findings</w:t>
      </w:r>
      <w:r w:rsidR="000225D8" w:rsidRPr="00976F6D">
        <w:rPr>
          <w:color w:val="0070C0"/>
        </w:rPr>
        <w:t xml:space="preserve"> [5</w:t>
      </w:r>
      <w:r w:rsidRPr="00976F6D">
        <w:rPr>
          <w:color w:val="0070C0"/>
        </w:rPr>
        <w:t xml:space="preserve">,8 - 10], however there are studies which found the opposite [18, 19]. </w:t>
      </w:r>
    </w:p>
    <w:p w:rsidR="000225D8" w:rsidRPr="00976F6D" w:rsidRDefault="000225D8" w:rsidP="00976F6D">
      <w:pPr>
        <w:pStyle w:val="AQP31text"/>
        <w:rPr>
          <w:snapToGrid/>
          <w:color w:val="0070C0"/>
          <w:shd w:val="clear" w:color="auto" w:fill="FFFFFF"/>
          <w:lang w:eastAsia="ja-JP"/>
        </w:rPr>
      </w:pPr>
    </w:p>
    <w:p w:rsidR="002269E8" w:rsidRDefault="002269E8" w:rsidP="00976F6D">
      <w:pPr>
        <w:pStyle w:val="AQP31text"/>
        <w:rPr>
          <w:color w:val="0070C0"/>
        </w:rPr>
      </w:pPr>
      <w:r w:rsidRPr="00976F6D">
        <w:rPr>
          <w:color w:val="0070C0"/>
        </w:rPr>
        <w:t xml:space="preserve">We recommend using Mendeley reference </w:t>
      </w:r>
      <w:r w:rsidR="0023544B" w:rsidRPr="00976F6D">
        <w:rPr>
          <w:color w:val="0070C0"/>
        </w:rPr>
        <w:t>management</w:t>
      </w:r>
      <w:r w:rsidRPr="00976F6D">
        <w:rPr>
          <w:color w:val="0070C0"/>
        </w:rPr>
        <w:t xml:space="preserve"> software </w:t>
      </w:r>
      <w:r w:rsidR="00605BAA" w:rsidRPr="00976F6D">
        <w:rPr>
          <w:color w:val="0070C0"/>
        </w:rPr>
        <w:t xml:space="preserve">to avoid typing mistakes and duplicated references. </w:t>
      </w:r>
      <w:r w:rsidR="000225D8" w:rsidRPr="00976F6D">
        <w:rPr>
          <w:color w:val="0070C0"/>
        </w:rPr>
        <w:t>Keep number of references up to 30.</w:t>
      </w:r>
      <w:r w:rsidR="0023544B">
        <w:rPr>
          <w:color w:val="0070C0"/>
        </w:rPr>
        <w:t xml:space="preserve"> Follow the Springer basic (numeric, brackets) style. Examples of how the journals, books, book chapters </w:t>
      </w:r>
      <w:proofErr w:type="spellStart"/>
      <w:r w:rsidR="0023544B">
        <w:rPr>
          <w:color w:val="0070C0"/>
        </w:rPr>
        <w:t>etc</w:t>
      </w:r>
      <w:proofErr w:type="spellEnd"/>
      <w:r w:rsidR="0023544B">
        <w:rPr>
          <w:color w:val="0070C0"/>
        </w:rPr>
        <w:t xml:space="preserve"> should be referenced are provided below. Provide </w:t>
      </w:r>
      <w:proofErr w:type="spellStart"/>
      <w:r w:rsidR="0023544B">
        <w:rPr>
          <w:color w:val="0070C0"/>
        </w:rPr>
        <w:t>doi</w:t>
      </w:r>
      <w:proofErr w:type="spellEnd"/>
      <w:r w:rsidR="0023544B">
        <w:rPr>
          <w:color w:val="0070C0"/>
        </w:rPr>
        <w:t xml:space="preserve"> number for each publication if possible. </w:t>
      </w:r>
      <w:r w:rsidRPr="00976F6D">
        <w:rPr>
          <w:color w:val="0070C0"/>
        </w:rPr>
        <w:t xml:space="preserve">  </w:t>
      </w:r>
    </w:p>
    <w:p w:rsidR="00976F6D" w:rsidRDefault="00976F6D" w:rsidP="00976F6D">
      <w:pPr>
        <w:pStyle w:val="AQP31text"/>
        <w:rPr>
          <w:color w:val="0070C0"/>
        </w:rPr>
      </w:pPr>
    </w:p>
    <w:p w:rsidR="00976F6D" w:rsidRDefault="00976F6D" w:rsidP="00976F6D">
      <w:pPr>
        <w:pStyle w:val="AQP31text"/>
        <w:rPr>
          <w:color w:val="0070C0"/>
        </w:rPr>
      </w:pPr>
    </w:p>
    <w:p w:rsidR="0023544B" w:rsidRPr="0023544B" w:rsidRDefault="00976F6D" w:rsidP="0023544B">
      <w:pPr>
        <w:widowControl w:val="0"/>
        <w:autoSpaceDE w:val="0"/>
        <w:autoSpaceDN w:val="0"/>
        <w:adjustRightInd w:val="0"/>
        <w:spacing w:line="240" w:lineRule="auto"/>
        <w:ind w:left="640" w:hanging="640"/>
        <w:rPr>
          <w:noProof/>
          <w:sz w:val="20"/>
          <w:szCs w:val="24"/>
        </w:rPr>
      </w:pPr>
      <w:r>
        <w:rPr>
          <w:color w:val="0070C0"/>
        </w:rPr>
        <w:fldChar w:fldCharType="begin" w:fldLock="1"/>
      </w:r>
      <w:r>
        <w:rPr>
          <w:color w:val="0070C0"/>
        </w:rPr>
        <w:instrText xml:space="preserve">ADDIN Mendeley Bibliography CSL_BIBLIOGRAPHY </w:instrText>
      </w:r>
      <w:r>
        <w:rPr>
          <w:color w:val="0070C0"/>
        </w:rPr>
        <w:fldChar w:fldCharType="separate"/>
      </w:r>
      <w:r w:rsidR="0023544B" w:rsidRPr="0023544B">
        <w:rPr>
          <w:noProof/>
          <w:sz w:val="20"/>
          <w:szCs w:val="24"/>
        </w:rPr>
        <w:t xml:space="preserve">1. </w:t>
      </w:r>
      <w:r w:rsidR="0023544B" w:rsidRPr="0023544B">
        <w:rPr>
          <w:noProof/>
          <w:sz w:val="20"/>
          <w:szCs w:val="24"/>
        </w:rPr>
        <w:tab/>
        <w:t>Martens H, Stark E (1991) Extended multiplicative signal correction and spectral interference subtraction: New preprocessing methods for near infrared spectroscopy. J Pharm Biomed Anal 9:625–635. https://doi.org/10.1016/0731-7085(91)80188-F</w:t>
      </w:r>
    </w:p>
    <w:p w:rsidR="0023544B" w:rsidRPr="0023544B" w:rsidRDefault="0023544B" w:rsidP="0023544B">
      <w:pPr>
        <w:widowControl w:val="0"/>
        <w:autoSpaceDE w:val="0"/>
        <w:autoSpaceDN w:val="0"/>
        <w:adjustRightInd w:val="0"/>
        <w:spacing w:line="240" w:lineRule="auto"/>
        <w:ind w:left="640" w:hanging="640"/>
        <w:rPr>
          <w:noProof/>
          <w:sz w:val="20"/>
          <w:szCs w:val="24"/>
        </w:rPr>
      </w:pPr>
      <w:r w:rsidRPr="0023544B">
        <w:rPr>
          <w:noProof/>
          <w:sz w:val="20"/>
          <w:szCs w:val="24"/>
        </w:rPr>
        <w:t xml:space="preserve">2. </w:t>
      </w:r>
      <w:r w:rsidRPr="0023544B">
        <w:rPr>
          <w:noProof/>
          <w:sz w:val="20"/>
          <w:szCs w:val="24"/>
        </w:rPr>
        <w:tab/>
        <w:t>Kuroki S, Tsenkova R, Moyankova DP, et al (2019) Water molecular structure underpins extreme desiccation tolerance of the resurrection plant Haberlea rhodopensis. Sci Rep 9:3049. https://doi.org/10.1038/s41598-019-39443-4</w:t>
      </w:r>
    </w:p>
    <w:p w:rsidR="0023544B" w:rsidRPr="0023544B" w:rsidRDefault="0023544B" w:rsidP="0023544B">
      <w:pPr>
        <w:widowControl w:val="0"/>
        <w:autoSpaceDE w:val="0"/>
        <w:autoSpaceDN w:val="0"/>
        <w:adjustRightInd w:val="0"/>
        <w:spacing w:line="240" w:lineRule="auto"/>
        <w:ind w:left="640" w:hanging="640"/>
        <w:rPr>
          <w:noProof/>
          <w:sz w:val="20"/>
          <w:szCs w:val="24"/>
        </w:rPr>
      </w:pPr>
      <w:r w:rsidRPr="0023544B">
        <w:rPr>
          <w:noProof/>
          <w:sz w:val="20"/>
          <w:szCs w:val="24"/>
        </w:rPr>
        <w:t xml:space="preserve">3. </w:t>
      </w:r>
      <w:r w:rsidRPr="0023544B">
        <w:rPr>
          <w:noProof/>
          <w:sz w:val="20"/>
          <w:szCs w:val="24"/>
        </w:rPr>
        <w:tab/>
        <w:t>Tsenkova R (2009) Aquaphotomics: Dynamic spectroscopy of aqueous and biological systems describes peculiarities of water. J Near Infrared Spectrosc 17:303–313. https://doi.org/10.1255/jnirs.869</w:t>
      </w:r>
    </w:p>
    <w:p w:rsidR="0023544B" w:rsidRPr="0023544B" w:rsidRDefault="0023544B" w:rsidP="0023544B">
      <w:pPr>
        <w:widowControl w:val="0"/>
        <w:autoSpaceDE w:val="0"/>
        <w:autoSpaceDN w:val="0"/>
        <w:adjustRightInd w:val="0"/>
        <w:spacing w:line="240" w:lineRule="auto"/>
        <w:ind w:left="640" w:hanging="640"/>
        <w:rPr>
          <w:noProof/>
          <w:sz w:val="20"/>
          <w:szCs w:val="24"/>
        </w:rPr>
      </w:pPr>
      <w:r w:rsidRPr="0023544B">
        <w:rPr>
          <w:noProof/>
          <w:sz w:val="20"/>
          <w:szCs w:val="24"/>
        </w:rPr>
        <w:t xml:space="preserve">4. </w:t>
      </w:r>
      <w:r w:rsidRPr="0023544B">
        <w:rPr>
          <w:noProof/>
          <w:sz w:val="20"/>
          <w:szCs w:val="24"/>
        </w:rPr>
        <w:tab/>
        <w:t>Ozaki Y (2002) Applications in Chemistry. In: Siesler H, Ozaki Y, Kawata S, Heise H (eds) Near-infrared spectroscopy: principles, instruments, applications. Wiley, Chichester, UK, pp 179–211</w:t>
      </w:r>
    </w:p>
    <w:p w:rsidR="0023544B" w:rsidRPr="0023544B" w:rsidRDefault="0023544B" w:rsidP="0023544B">
      <w:pPr>
        <w:widowControl w:val="0"/>
        <w:autoSpaceDE w:val="0"/>
        <w:autoSpaceDN w:val="0"/>
        <w:adjustRightInd w:val="0"/>
        <w:spacing w:line="240" w:lineRule="auto"/>
        <w:ind w:left="640" w:hanging="640"/>
        <w:rPr>
          <w:noProof/>
          <w:sz w:val="20"/>
          <w:szCs w:val="24"/>
        </w:rPr>
      </w:pPr>
      <w:r w:rsidRPr="0023544B">
        <w:rPr>
          <w:noProof/>
          <w:sz w:val="20"/>
          <w:szCs w:val="24"/>
        </w:rPr>
        <w:t xml:space="preserve">5. </w:t>
      </w:r>
      <w:r w:rsidRPr="0023544B">
        <w:rPr>
          <w:noProof/>
          <w:sz w:val="20"/>
          <w:szCs w:val="24"/>
        </w:rPr>
        <w:tab/>
        <w:t>Jinendra B (2011) Near infrared spectroscopy and aquaphotomics: Novel tool for biotic and abiotic stress diagnosis of soybean. PhD Thesis. Kobe University, Kobe, Japan</w:t>
      </w:r>
    </w:p>
    <w:p w:rsidR="0023544B" w:rsidRPr="0023544B" w:rsidRDefault="0023544B" w:rsidP="0023544B">
      <w:pPr>
        <w:widowControl w:val="0"/>
        <w:autoSpaceDE w:val="0"/>
        <w:autoSpaceDN w:val="0"/>
        <w:adjustRightInd w:val="0"/>
        <w:spacing w:line="240" w:lineRule="auto"/>
        <w:ind w:left="640" w:hanging="640"/>
        <w:rPr>
          <w:noProof/>
          <w:sz w:val="20"/>
        </w:rPr>
      </w:pPr>
      <w:r w:rsidRPr="0023544B">
        <w:rPr>
          <w:noProof/>
          <w:sz w:val="20"/>
          <w:szCs w:val="24"/>
        </w:rPr>
        <w:t xml:space="preserve">6. </w:t>
      </w:r>
      <w:r w:rsidRPr="0023544B">
        <w:rPr>
          <w:noProof/>
          <w:sz w:val="20"/>
          <w:szCs w:val="24"/>
        </w:rPr>
        <w:tab/>
        <w:t>Tsenkova R, Atanassova S (2002) Mastitis diagnostics by near infrared spectra of cow’s milk, blood and urine using soft independent modelling of class analogy classification. In: Near Infrared Spectroscopy: Proceedings of the 10th International Conference. IM Publications Open LLP, Chichester UK, pp 123–128</w:t>
      </w:r>
    </w:p>
    <w:p w:rsidR="00976F6D" w:rsidRDefault="00976F6D" w:rsidP="004D3DE5">
      <w:pPr>
        <w:pStyle w:val="AQP31text"/>
        <w:rPr>
          <w:color w:val="0070C0"/>
        </w:rPr>
      </w:pPr>
      <w:r>
        <w:rPr>
          <w:color w:val="0070C0"/>
        </w:rPr>
        <w:fldChar w:fldCharType="end"/>
      </w:r>
    </w:p>
    <w:sectPr w:rsidR="00976F6D" w:rsidSect="00605BAA">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13C6" w:rsidRDefault="00D113C6">
      <w:pPr>
        <w:spacing w:line="240" w:lineRule="auto"/>
      </w:pPr>
      <w:r>
        <w:separator/>
      </w:r>
    </w:p>
    <w:p w:rsidR="00D113C6" w:rsidRDefault="00D113C6"/>
  </w:endnote>
  <w:endnote w:type="continuationSeparator" w:id="0">
    <w:p w:rsidR="00D113C6" w:rsidRDefault="00D113C6">
      <w:pPr>
        <w:spacing w:line="240" w:lineRule="auto"/>
      </w:pPr>
      <w:r>
        <w:continuationSeparator/>
      </w:r>
    </w:p>
    <w:p w:rsidR="00D113C6" w:rsidRDefault="00D113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0675" w:rsidRPr="00994E2E" w:rsidRDefault="007D0675" w:rsidP="007D0675">
    <w:pPr>
      <w:pStyle w:val="Footer"/>
      <w:spacing w:line="240" w:lineRule="auto"/>
    </w:pPr>
  </w:p>
  <w:p w:rsidR="000B2418" w:rsidRDefault="000B24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6830" w:rsidRDefault="00406830">
    <w:pPr>
      <w:pStyle w:val="Footer"/>
      <w:jc w:val="center"/>
    </w:pPr>
    <w:r>
      <w:fldChar w:fldCharType="begin"/>
    </w:r>
    <w:r>
      <w:instrText xml:space="preserve"> PAGE   \* MERGEFORMAT </w:instrText>
    </w:r>
    <w:r>
      <w:fldChar w:fldCharType="separate"/>
    </w:r>
    <w:r w:rsidR="000F4AD7">
      <w:rPr>
        <w:noProof/>
      </w:rPr>
      <w:t>1</w:t>
    </w:r>
    <w:r>
      <w:rPr>
        <w:noProof/>
      </w:rPr>
      <w:fldChar w:fldCharType="end"/>
    </w:r>
  </w:p>
  <w:p w:rsidR="00406830" w:rsidRDefault="00406830">
    <w:pPr>
      <w:pStyle w:val="Footer"/>
    </w:pPr>
  </w:p>
  <w:p w:rsidR="000B2418" w:rsidRDefault="000B241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13C6" w:rsidRDefault="00D113C6">
      <w:pPr>
        <w:spacing w:line="240" w:lineRule="auto"/>
      </w:pPr>
      <w:r>
        <w:separator/>
      </w:r>
    </w:p>
    <w:p w:rsidR="00D113C6" w:rsidRDefault="00D113C6"/>
  </w:footnote>
  <w:footnote w:type="continuationSeparator" w:id="0">
    <w:p w:rsidR="00D113C6" w:rsidRDefault="00D113C6">
      <w:pPr>
        <w:spacing w:line="240" w:lineRule="auto"/>
      </w:pPr>
      <w:r>
        <w:continuationSeparator/>
      </w:r>
    </w:p>
    <w:p w:rsidR="00D113C6" w:rsidRDefault="00D113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0675" w:rsidRDefault="007D0675" w:rsidP="007D0675">
    <w:pPr>
      <w:pStyle w:val="Header"/>
      <w:pBdr>
        <w:bottom w:val="none" w:sz="0" w:space="0" w:color="auto"/>
      </w:pBdr>
    </w:pPr>
  </w:p>
  <w:p w:rsidR="000B2418" w:rsidRDefault="000B241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0675" w:rsidRPr="004C36F8" w:rsidRDefault="007D0675" w:rsidP="00635422">
    <w:pPr>
      <w:tabs>
        <w:tab w:val="right" w:pos="8844"/>
      </w:tabs>
      <w:adjustRightInd w:val="0"/>
      <w:snapToGrid w:val="0"/>
      <w:spacing w:after="240" w:line="240" w:lineRule="auto"/>
      <w:rPr>
        <w:rFonts w:ascii="Palatino Linotype" w:hAnsi="Palatino Linotype"/>
        <w:sz w:val="16"/>
      </w:rPr>
    </w:pPr>
  </w:p>
  <w:p w:rsidR="000B2418" w:rsidRDefault="000B241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0675" w:rsidRPr="0063585E" w:rsidRDefault="00BC7A64" w:rsidP="00406830">
    <w:pPr>
      <w:jc w:val="left"/>
      <w:rPr>
        <w:b/>
      </w:rPr>
    </w:pPr>
    <w:r w:rsidRPr="0063585E">
      <w:rPr>
        <w:b/>
        <w:noProof/>
        <w:lang w:eastAsia="ja-JP"/>
      </w:rPr>
      <w:drawing>
        <wp:anchor distT="0" distB="0" distL="114300" distR="114300" simplePos="0" relativeHeight="251659264" behindDoc="0" locked="0" layoutInCell="1" allowOverlap="1">
          <wp:simplePos x="0" y="0"/>
          <wp:positionH relativeFrom="margin">
            <wp:posOffset>4885690</wp:posOffset>
          </wp:positionH>
          <wp:positionV relativeFrom="margin">
            <wp:posOffset>-747395</wp:posOffset>
          </wp:positionV>
          <wp:extent cx="733425" cy="1040130"/>
          <wp:effectExtent l="0" t="0" r="9525" b="0"/>
          <wp:wrapSquare wrapText="bothSides"/>
          <wp:docPr id="2" name="Picture 2" descr="C:\Users\Jelena\Downloads\Water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lena\Downloads\Water0.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1040130"/>
                  </a:xfrm>
                  <a:prstGeom prst="rect">
                    <a:avLst/>
                  </a:prstGeom>
                  <a:noFill/>
                  <a:ln>
                    <a:noFill/>
                  </a:ln>
                </pic:spPr>
              </pic:pic>
            </a:graphicData>
          </a:graphic>
          <wp14:sizeRelH relativeFrom="page">
            <wp14:pctWidth>0</wp14:pctWidth>
          </wp14:sizeRelH>
          <wp14:sizeRelV relativeFrom="page">
            <wp14:pctHeight>0</wp14:pctHeight>
          </wp14:sizeRelV>
        </wp:anchor>
      </w:drawing>
    </w:r>
    <w:r w:rsidR="00406830" w:rsidRPr="0063585E">
      <w:rPr>
        <w:b/>
      </w:rPr>
      <w:t xml:space="preserve">Proceedings of </w:t>
    </w:r>
    <w:r w:rsidR="00F06CD4">
      <w:rPr>
        <w:b/>
      </w:rPr>
      <w:t>t</w:t>
    </w:r>
    <w:r w:rsidR="00406830" w:rsidRPr="0063585E">
      <w:rPr>
        <w:b/>
      </w:rPr>
      <w:t xml:space="preserve">he </w:t>
    </w:r>
    <w:r w:rsidR="007A124D">
      <w:rPr>
        <w:b/>
      </w:rPr>
      <w:t>4</w:t>
    </w:r>
    <w:r w:rsidR="00406830" w:rsidRPr="0063585E">
      <w:rPr>
        <w:b/>
      </w:rPr>
      <w:t xml:space="preserve">th Aquaphotomics </w:t>
    </w:r>
    <w:r w:rsidR="007A124D" w:rsidRPr="0063585E">
      <w:rPr>
        <w:b/>
      </w:rPr>
      <w:t xml:space="preserve">International </w:t>
    </w:r>
    <w:r w:rsidR="00406830" w:rsidRPr="0063585E">
      <w:rPr>
        <w:b/>
      </w:rPr>
      <w:t xml:space="preserve">Conference </w:t>
    </w:r>
  </w:p>
  <w:p w:rsidR="000B2418" w:rsidRDefault="000B241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AQP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AQP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A6AEE974"/>
    <w:lvl w:ilvl="0" w:tplc="AECA0D10">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78B61FE3"/>
    <w:multiLevelType w:val="hybridMultilevel"/>
    <w:tmpl w:val="8AE63F40"/>
    <w:lvl w:ilvl="0" w:tplc="F49EEDEA">
      <w:start w:val="1"/>
      <w:numFmt w:val="bullet"/>
      <w:pStyle w:val="AQP38bullet"/>
      <w:lvlText w:val=""/>
      <w:lvlJc w:val="left"/>
      <w:pPr>
        <w:ind w:left="1429" w:hanging="360"/>
      </w:pPr>
      <w:rPr>
        <w:rFonts w:ascii="Wingdings" w:hAnsi="Wingdings"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
    <w:lvlOverride w:ilvl="0">
      <w:startOverride w:val="1"/>
    </w:lvlOverride>
  </w:num>
  <w:num w:numId="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3E4"/>
    <w:rsid w:val="000012F2"/>
    <w:rsid w:val="0001661A"/>
    <w:rsid w:val="000225D8"/>
    <w:rsid w:val="000368A4"/>
    <w:rsid w:val="00036FB7"/>
    <w:rsid w:val="00097E91"/>
    <w:rsid w:val="000B2418"/>
    <w:rsid w:val="000B658D"/>
    <w:rsid w:val="000C73A7"/>
    <w:rsid w:val="000F4AD7"/>
    <w:rsid w:val="00103C88"/>
    <w:rsid w:val="00131CEC"/>
    <w:rsid w:val="00141821"/>
    <w:rsid w:val="00177DD2"/>
    <w:rsid w:val="001973E4"/>
    <w:rsid w:val="001A6639"/>
    <w:rsid w:val="001E2AEB"/>
    <w:rsid w:val="002136A6"/>
    <w:rsid w:val="00223180"/>
    <w:rsid w:val="002269E8"/>
    <w:rsid w:val="00226A72"/>
    <w:rsid w:val="0023544B"/>
    <w:rsid w:val="00260559"/>
    <w:rsid w:val="002A2B46"/>
    <w:rsid w:val="002D1B58"/>
    <w:rsid w:val="00315288"/>
    <w:rsid w:val="00326141"/>
    <w:rsid w:val="00335BF4"/>
    <w:rsid w:val="00364200"/>
    <w:rsid w:val="003D5C05"/>
    <w:rsid w:val="003F52B8"/>
    <w:rsid w:val="003F5885"/>
    <w:rsid w:val="00401D30"/>
    <w:rsid w:val="00406830"/>
    <w:rsid w:val="004142BD"/>
    <w:rsid w:val="00420FE7"/>
    <w:rsid w:val="00467560"/>
    <w:rsid w:val="004A5983"/>
    <w:rsid w:val="004C32BF"/>
    <w:rsid w:val="004D349E"/>
    <w:rsid w:val="004D3DE5"/>
    <w:rsid w:val="004D4D9F"/>
    <w:rsid w:val="004D5213"/>
    <w:rsid w:val="004E7DF2"/>
    <w:rsid w:val="004F264C"/>
    <w:rsid w:val="00520649"/>
    <w:rsid w:val="00544265"/>
    <w:rsid w:val="00584C50"/>
    <w:rsid w:val="005B22A9"/>
    <w:rsid w:val="005D3DAE"/>
    <w:rsid w:val="00605BAA"/>
    <w:rsid w:val="0061526F"/>
    <w:rsid w:val="00635422"/>
    <w:rsid w:val="0063585E"/>
    <w:rsid w:val="00692393"/>
    <w:rsid w:val="006D1BD0"/>
    <w:rsid w:val="006F6D13"/>
    <w:rsid w:val="00700BF7"/>
    <w:rsid w:val="0071438D"/>
    <w:rsid w:val="007476A3"/>
    <w:rsid w:val="0078191D"/>
    <w:rsid w:val="007A124D"/>
    <w:rsid w:val="007B336E"/>
    <w:rsid w:val="007D0675"/>
    <w:rsid w:val="007E082D"/>
    <w:rsid w:val="00817180"/>
    <w:rsid w:val="00831D9C"/>
    <w:rsid w:val="00837DBE"/>
    <w:rsid w:val="008609F1"/>
    <w:rsid w:val="00881A6D"/>
    <w:rsid w:val="00883C53"/>
    <w:rsid w:val="008E34FF"/>
    <w:rsid w:val="009542A0"/>
    <w:rsid w:val="00976F6D"/>
    <w:rsid w:val="00986B25"/>
    <w:rsid w:val="009926FC"/>
    <w:rsid w:val="009F70E6"/>
    <w:rsid w:val="00A10E28"/>
    <w:rsid w:val="00A273D6"/>
    <w:rsid w:val="00A57CD3"/>
    <w:rsid w:val="00A71348"/>
    <w:rsid w:val="00AA38BE"/>
    <w:rsid w:val="00B53D3C"/>
    <w:rsid w:val="00B610E1"/>
    <w:rsid w:val="00BC7A64"/>
    <w:rsid w:val="00BD2410"/>
    <w:rsid w:val="00BE6B2C"/>
    <w:rsid w:val="00C30A11"/>
    <w:rsid w:val="00C91295"/>
    <w:rsid w:val="00D05A90"/>
    <w:rsid w:val="00D113C6"/>
    <w:rsid w:val="00D21971"/>
    <w:rsid w:val="00D2359D"/>
    <w:rsid w:val="00D25A36"/>
    <w:rsid w:val="00D34684"/>
    <w:rsid w:val="00D6434F"/>
    <w:rsid w:val="00D65637"/>
    <w:rsid w:val="00E55545"/>
    <w:rsid w:val="00E817B4"/>
    <w:rsid w:val="00E9271D"/>
    <w:rsid w:val="00EC1E94"/>
    <w:rsid w:val="00F06CD4"/>
    <w:rsid w:val="00F41BFE"/>
    <w:rsid w:val="00F54B92"/>
    <w:rsid w:val="00F644C5"/>
    <w:rsid w:val="00F849D3"/>
    <w:rsid w:val="00FF18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2C7B654"/>
  <w15:chartTrackingRefBased/>
  <w15:docId w15:val="{2F1BF616-D6FC-4DF5-B95E-D32B0F17D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25D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QP11articletype">
    <w:name w:val="AQP_1.1_article_type"/>
    <w:basedOn w:val="AQP31text"/>
    <w:next w:val="AQP11title"/>
    <w:rsid w:val="00605BAA"/>
    <w:pPr>
      <w:spacing w:before="240" w:line="240" w:lineRule="auto"/>
      <w:jc w:val="left"/>
    </w:pPr>
    <w:rPr>
      <w:i/>
    </w:rPr>
  </w:style>
  <w:style w:type="paragraph" w:customStyle="1" w:styleId="AQP11title">
    <w:name w:val="AQP_1.1_title"/>
    <w:next w:val="AQP12authornames"/>
    <w:qFormat/>
    <w:rsid w:val="000225D8"/>
    <w:pPr>
      <w:adjustRightInd w:val="0"/>
      <w:snapToGrid w:val="0"/>
      <w:spacing w:after="240" w:line="276" w:lineRule="auto"/>
    </w:pPr>
    <w:rPr>
      <w:rFonts w:ascii="Times New Roman" w:eastAsia="Times New Roman" w:hAnsi="Times New Roman"/>
      <w:b/>
      <w:snapToGrid w:val="0"/>
      <w:color w:val="000000"/>
      <w:sz w:val="28"/>
      <w:lang w:eastAsia="de-DE" w:bidi="en-US"/>
    </w:rPr>
  </w:style>
  <w:style w:type="paragraph" w:customStyle="1" w:styleId="AQP12authornames">
    <w:name w:val="AQP_1.2_authornames"/>
    <w:basedOn w:val="AQP31text"/>
    <w:next w:val="AQP14history"/>
    <w:qFormat/>
    <w:rsid w:val="000225D8"/>
    <w:pPr>
      <w:spacing w:after="120"/>
      <w:jc w:val="left"/>
    </w:pPr>
    <w:rPr>
      <w:b/>
      <w:snapToGrid/>
    </w:rPr>
  </w:style>
  <w:style w:type="paragraph" w:customStyle="1" w:styleId="AQP14history">
    <w:name w:val="AQP_1.4_history"/>
    <w:basedOn w:val="AQP61Acknowledgments"/>
    <w:next w:val="Normal"/>
    <w:rsid w:val="00605BAA"/>
    <w:pPr>
      <w:ind w:left="113"/>
      <w:jc w:val="left"/>
    </w:pPr>
    <w:rPr>
      <w:snapToGrid/>
    </w:rPr>
  </w:style>
  <w:style w:type="paragraph" w:customStyle="1" w:styleId="AQP13affiliations">
    <w:name w:val="AQP_1.3_affiliations"/>
    <w:basedOn w:val="AQP61Acknowledgments"/>
    <w:qFormat/>
    <w:rsid w:val="000225D8"/>
    <w:pPr>
      <w:spacing w:before="0"/>
      <w:ind w:left="311" w:hanging="198"/>
      <w:jc w:val="left"/>
    </w:pPr>
    <w:rPr>
      <w:rFonts w:ascii="Times New Roman" w:hAnsi="Times New Roman"/>
      <w:snapToGrid/>
      <w:szCs w:val="18"/>
    </w:rPr>
  </w:style>
  <w:style w:type="paragraph" w:customStyle="1" w:styleId="AQP14abstract">
    <w:name w:val="AQP_1.4_abstract"/>
    <w:basedOn w:val="AQP31text"/>
    <w:next w:val="AQP15keywords"/>
    <w:qFormat/>
    <w:rsid w:val="000225D8"/>
    <w:pPr>
      <w:spacing w:before="240"/>
      <w:ind w:left="113"/>
    </w:pPr>
    <w:rPr>
      <w:snapToGrid/>
    </w:rPr>
  </w:style>
  <w:style w:type="paragraph" w:customStyle="1" w:styleId="AQP15keywords">
    <w:name w:val="AQP_1.5_keywords"/>
    <w:basedOn w:val="AQP31text"/>
    <w:next w:val="Normal"/>
    <w:qFormat/>
    <w:rsid w:val="000225D8"/>
    <w:pPr>
      <w:spacing w:before="240"/>
      <w:ind w:left="113"/>
    </w:pPr>
  </w:style>
  <w:style w:type="table" w:customStyle="1" w:styleId="Mdeck5tablebodythreelines">
    <w:name w:val="M_deck_5_table_body_three_lines"/>
    <w:basedOn w:val="TableNormal"/>
    <w:uiPriority w:val="99"/>
    <w:rsid w:val="00605BAA"/>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05BAA"/>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05BAA"/>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05BAA"/>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05BAA"/>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05BAA"/>
    <w:rPr>
      <w:rFonts w:ascii="Times New Roman" w:eastAsia="Times New Roman" w:hAnsi="Times New Roman" w:cs="Times New Roman"/>
      <w:color w:val="000000"/>
      <w:kern w:val="0"/>
      <w:sz w:val="18"/>
      <w:szCs w:val="18"/>
      <w:lang w:eastAsia="de-DE"/>
    </w:rPr>
  </w:style>
  <w:style w:type="paragraph" w:customStyle="1" w:styleId="AQP32textnoindent">
    <w:name w:val="AQP_3.2_text_no_indent"/>
    <w:basedOn w:val="AQP31text"/>
    <w:qFormat/>
    <w:rsid w:val="00605BAA"/>
  </w:style>
  <w:style w:type="paragraph" w:customStyle="1" w:styleId="AQP33textspaceafter">
    <w:name w:val="AQP_3.3_text_space_after"/>
    <w:basedOn w:val="AQP31text"/>
    <w:qFormat/>
    <w:rsid w:val="00605BAA"/>
    <w:pPr>
      <w:spacing w:after="240"/>
    </w:pPr>
  </w:style>
  <w:style w:type="paragraph" w:customStyle="1" w:styleId="AQP34textspacebefore">
    <w:name w:val="AQP_3.4_text_space_before"/>
    <w:basedOn w:val="AQP31text"/>
    <w:qFormat/>
    <w:rsid w:val="00605BAA"/>
    <w:pPr>
      <w:spacing w:before="240"/>
    </w:pPr>
  </w:style>
  <w:style w:type="paragraph" w:customStyle="1" w:styleId="AQP35textbeforelist">
    <w:name w:val="AQP_3.5_text_before_list"/>
    <w:basedOn w:val="AQP31text"/>
    <w:qFormat/>
    <w:rsid w:val="00605BAA"/>
    <w:pPr>
      <w:spacing w:after="120"/>
    </w:pPr>
  </w:style>
  <w:style w:type="paragraph" w:customStyle="1" w:styleId="AQP36textafterlist">
    <w:name w:val="AQP_3.6_text_after_list"/>
    <w:basedOn w:val="AQP31text"/>
    <w:qFormat/>
    <w:rsid w:val="00605BAA"/>
    <w:pPr>
      <w:spacing w:before="120"/>
    </w:pPr>
  </w:style>
  <w:style w:type="paragraph" w:customStyle="1" w:styleId="AQP37itemize">
    <w:name w:val="AQP_3.7_itemize"/>
    <w:basedOn w:val="AQP31text"/>
    <w:qFormat/>
    <w:rsid w:val="00605BAA"/>
    <w:pPr>
      <w:numPr>
        <w:numId w:val="1"/>
      </w:numPr>
      <w:ind w:left="425" w:hanging="425"/>
    </w:pPr>
  </w:style>
  <w:style w:type="paragraph" w:customStyle="1" w:styleId="AQP38bullet">
    <w:name w:val="AQP_3.8_bullet"/>
    <w:basedOn w:val="AQP31text"/>
    <w:qFormat/>
    <w:rsid w:val="003D5C05"/>
    <w:pPr>
      <w:numPr>
        <w:numId w:val="5"/>
      </w:numPr>
      <w:ind w:left="426"/>
    </w:pPr>
  </w:style>
  <w:style w:type="paragraph" w:customStyle="1" w:styleId="AQP39equation">
    <w:name w:val="AQP_3.9_equation"/>
    <w:basedOn w:val="AQP31text"/>
    <w:qFormat/>
    <w:rsid w:val="00605BAA"/>
    <w:pPr>
      <w:spacing w:before="120" w:after="120"/>
      <w:ind w:left="709"/>
      <w:jc w:val="center"/>
    </w:pPr>
  </w:style>
  <w:style w:type="paragraph" w:customStyle="1" w:styleId="AQP310equationnumber">
    <w:name w:val="AQP_3.10_equation_number"/>
    <w:basedOn w:val="AQP31text"/>
    <w:qFormat/>
    <w:rsid w:val="00605BAA"/>
    <w:pPr>
      <w:spacing w:before="120" w:after="120" w:line="240" w:lineRule="auto"/>
      <w:jc w:val="right"/>
    </w:pPr>
  </w:style>
  <w:style w:type="paragraph" w:customStyle="1" w:styleId="AQP61Acknowledgments">
    <w:name w:val="AQP_6.1_Acknowledgments"/>
    <w:qFormat/>
    <w:rsid w:val="00605BAA"/>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AQP41tablecaption">
    <w:name w:val="AQP_4.1_table_caption"/>
    <w:basedOn w:val="AQP61Acknowledgments"/>
    <w:qFormat/>
    <w:rsid w:val="00605BAA"/>
    <w:pPr>
      <w:spacing w:before="240" w:after="120" w:line="260" w:lineRule="atLeast"/>
      <w:ind w:left="425" w:right="425"/>
    </w:pPr>
    <w:rPr>
      <w:snapToGrid/>
      <w:szCs w:val="22"/>
    </w:rPr>
  </w:style>
  <w:style w:type="paragraph" w:customStyle="1" w:styleId="AQP42tablebody">
    <w:name w:val="AQP_4.2_table_body"/>
    <w:qFormat/>
    <w:rsid w:val="00C30A11"/>
    <w:pPr>
      <w:adjustRightInd w:val="0"/>
      <w:snapToGrid w:val="0"/>
      <w:spacing w:line="276" w:lineRule="auto"/>
      <w:jc w:val="center"/>
    </w:pPr>
    <w:rPr>
      <w:rFonts w:ascii="Times New Roman" w:eastAsia="Times New Roman" w:hAnsi="Times New Roman"/>
      <w:b/>
      <w:snapToGrid w:val="0"/>
      <w:color w:val="000000"/>
      <w:lang w:eastAsia="de-DE" w:bidi="en-US"/>
    </w:rPr>
  </w:style>
  <w:style w:type="paragraph" w:customStyle="1" w:styleId="AQP43tablefooter">
    <w:name w:val="AQP_4.3_table_footer"/>
    <w:basedOn w:val="AQP41tablecaption"/>
    <w:next w:val="AQP31text"/>
    <w:qFormat/>
    <w:rsid w:val="00605BAA"/>
    <w:pPr>
      <w:spacing w:before="0"/>
      <w:ind w:left="0" w:right="0"/>
    </w:pPr>
  </w:style>
  <w:style w:type="paragraph" w:customStyle="1" w:styleId="AQP51figurecaption">
    <w:name w:val="AQP_5.1_figure_caption"/>
    <w:basedOn w:val="AQP61Acknowledgments"/>
    <w:qFormat/>
    <w:rsid w:val="00605BAA"/>
    <w:pPr>
      <w:spacing w:after="240" w:line="260" w:lineRule="atLeast"/>
      <w:ind w:left="425" w:right="425"/>
    </w:pPr>
    <w:rPr>
      <w:snapToGrid/>
    </w:rPr>
  </w:style>
  <w:style w:type="paragraph" w:customStyle="1" w:styleId="AQP52figure">
    <w:name w:val="AQP_5.2_figure"/>
    <w:qFormat/>
    <w:rsid w:val="00605BAA"/>
    <w:pPr>
      <w:jc w:val="center"/>
    </w:pPr>
    <w:rPr>
      <w:rFonts w:ascii="Palatino Linotype" w:eastAsia="Times New Roman" w:hAnsi="Palatino Linotype"/>
      <w:snapToGrid w:val="0"/>
      <w:color w:val="000000"/>
      <w:sz w:val="24"/>
      <w:lang w:eastAsia="de-DE" w:bidi="en-US"/>
    </w:rPr>
  </w:style>
  <w:style w:type="paragraph" w:customStyle="1" w:styleId="AQP62AuthorContributions">
    <w:name w:val="AQP_6.2_AuthorContributions"/>
    <w:basedOn w:val="AQP61Acknowledgments"/>
    <w:qFormat/>
    <w:rsid w:val="009542A0"/>
    <w:rPr>
      <w:rFonts w:ascii="Times New Roman" w:eastAsia="SimSun" w:hAnsi="Times New Roman"/>
      <w:color w:val="auto"/>
      <w:lang w:eastAsia="en-US"/>
    </w:rPr>
  </w:style>
  <w:style w:type="paragraph" w:customStyle="1" w:styleId="AQP31text">
    <w:name w:val="AQP_3.1_text"/>
    <w:qFormat/>
    <w:rsid w:val="0063585E"/>
    <w:pPr>
      <w:adjustRightInd w:val="0"/>
      <w:snapToGrid w:val="0"/>
      <w:spacing w:line="276" w:lineRule="auto"/>
      <w:jc w:val="both"/>
    </w:pPr>
    <w:rPr>
      <w:rFonts w:ascii="Times New Roman" w:eastAsia="Times New Roman" w:hAnsi="Times New Roman"/>
      <w:snapToGrid w:val="0"/>
      <w:color w:val="000000"/>
      <w:szCs w:val="22"/>
      <w:lang w:eastAsia="de-DE" w:bidi="en-US"/>
    </w:rPr>
  </w:style>
  <w:style w:type="paragraph" w:customStyle="1" w:styleId="AQP23heading3">
    <w:name w:val="AQP_2.3_heading3"/>
    <w:basedOn w:val="AQP22heading2"/>
    <w:qFormat/>
    <w:rsid w:val="00D2359D"/>
    <w:pPr>
      <w:spacing w:before="240" w:after="240"/>
    </w:pPr>
    <w:rPr>
      <w:sz w:val="20"/>
    </w:rPr>
  </w:style>
  <w:style w:type="paragraph" w:customStyle="1" w:styleId="AQP21heading1">
    <w:name w:val="AQP_2.1_heading1"/>
    <w:basedOn w:val="AQP23heading3"/>
    <w:qFormat/>
    <w:rsid w:val="00D2359D"/>
    <w:pPr>
      <w:outlineLvl w:val="0"/>
    </w:pPr>
    <w:rPr>
      <w:sz w:val="24"/>
      <w:lang w:eastAsia="zh-CN"/>
    </w:rPr>
  </w:style>
  <w:style w:type="paragraph" w:customStyle="1" w:styleId="AQP22heading2">
    <w:name w:val="AQP_2.2_heading2"/>
    <w:basedOn w:val="Normal"/>
    <w:qFormat/>
    <w:rsid w:val="00D2359D"/>
    <w:pPr>
      <w:kinsoku w:val="0"/>
      <w:overflowPunct w:val="0"/>
      <w:autoSpaceDE w:val="0"/>
      <w:autoSpaceDN w:val="0"/>
      <w:adjustRightInd w:val="0"/>
      <w:snapToGrid w:val="0"/>
      <w:spacing w:after="120" w:line="276" w:lineRule="auto"/>
      <w:jc w:val="left"/>
      <w:outlineLvl w:val="1"/>
    </w:pPr>
    <w:rPr>
      <w:b/>
      <w:noProof/>
      <w:snapToGrid w:val="0"/>
      <w:color w:val="auto"/>
      <w:sz w:val="22"/>
      <w:szCs w:val="22"/>
      <w:lang w:bidi="en-US"/>
    </w:rPr>
  </w:style>
  <w:style w:type="paragraph" w:customStyle="1" w:styleId="AQP71References">
    <w:name w:val="AQP_7.1_References"/>
    <w:basedOn w:val="AQP61Acknowledgments"/>
    <w:qFormat/>
    <w:rsid w:val="00605BAA"/>
    <w:pPr>
      <w:numPr>
        <w:numId w:val="3"/>
      </w:numPr>
      <w:spacing w:before="0" w:line="260" w:lineRule="atLeast"/>
    </w:pPr>
  </w:style>
  <w:style w:type="paragraph" w:styleId="BalloonText">
    <w:name w:val="Balloon Text"/>
    <w:basedOn w:val="Normal"/>
    <w:link w:val="BalloonTextChar"/>
    <w:uiPriority w:val="99"/>
    <w:semiHidden/>
    <w:unhideWhenUsed/>
    <w:rsid w:val="00605BAA"/>
    <w:pPr>
      <w:spacing w:line="240" w:lineRule="auto"/>
    </w:pPr>
    <w:rPr>
      <w:sz w:val="18"/>
      <w:szCs w:val="18"/>
    </w:rPr>
  </w:style>
  <w:style w:type="character" w:customStyle="1" w:styleId="BalloonTextChar">
    <w:name w:val="Balloon Text Char"/>
    <w:link w:val="BalloonText"/>
    <w:uiPriority w:val="99"/>
    <w:semiHidden/>
    <w:rsid w:val="00605BAA"/>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05BAA"/>
  </w:style>
  <w:style w:type="table" w:customStyle="1" w:styleId="MDPI41threelinetable">
    <w:name w:val="MDPI_4.1_three_line_table"/>
    <w:basedOn w:val="TableNormal"/>
    <w:uiPriority w:val="99"/>
    <w:rsid w:val="00036FB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link">
    <w:name w:val="Hyperlink"/>
    <w:uiPriority w:val="99"/>
    <w:unhideWhenUsed/>
    <w:rsid w:val="00097E91"/>
    <w:rPr>
      <w:color w:val="0563C1"/>
      <w:u w:val="single"/>
    </w:rPr>
  </w:style>
  <w:style w:type="character" w:customStyle="1" w:styleId="UnresolvedMention1">
    <w:name w:val="Unresolved Mention1"/>
    <w:uiPriority w:val="99"/>
    <w:semiHidden/>
    <w:unhideWhenUsed/>
    <w:rsid w:val="00A10E28"/>
    <w:rPr>
      <w:color w:val="605E5C"/>
      <w:shd w:val="clear" w:color="auto" w:fill="E1DFDD"/>
    </w:rPr>
  </w:style>
  <w:style w:type="table" w:styleId="PlainTable4">
    <w:name w:val="Plain Table 4"/>
    <w:basedOn w:val="TableNormal"/>
    <w:uiPriority w:val="44"/>
    <w:rsid w:val="00103C8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7710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qua\Downloads\AIC2021_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AEB5BA5-68F0-44CC-8B9E-97ACB483E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IC2021_Paper_template.dotx</Template>
  <TotalTime>1</TotalTime>
  <Pages>4</Pages>
  <Words>1180</Words>
  <Characters>672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qua</dc:creator>
  <cp:keywords/>
  <dc:description/>
  <cp:lastModifiedBy>Aqua</cp:lastModifiedBy>
  <cp:revision>3</cp:revision>
  <dcterms:created xsi:type="dcterms:W3CDTF">2020-12-08T05:58:00Z</dcterms:created>
  <dcterms:modified xsi:type="dcterms:W3CDTF">2020-12-08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5847831/BookChapterAAPfinal-3</vt:lpwstr>
  </property>
  <property fmtid="{D5CDD505-2E9C-101B-9397-08002B2CF9AE}" pid="3" name="Mendeley Recent Style Name 0_1">
    <vt:lpwstr>Bookchapter - Zsanett Bodo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lecules</vt:lpwstr>
  </property>
  <property fmtid="{D5CDD505-2E9C-101B-9397-08002B2CF9AE}" pid="11" name="Mendeley Recent Style Name 4_1">
    <vt:lpwstr>Molecules</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science-without-titles</vt:lpwstr>
  </property>
  <property fmtid="{D5CDD505-2E9C-101B-9397-08002B2CF9AE}" pid="15" name="Mendeley Recent Style Name 6_1">
    <vt:lpwstr>Science (without titles)</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talanta</vt:lpwstr>
  </property>
  <property fmtid="{D5CDD505-2E9C-101B-9397-08002B2CF9AE}" pid="19" name="Mendeley Recent Style Name 8_1">
    <vt:lpwstr>Talanta</vt:lpwstr>
  </property>
  <property fmtid="{D5CDD505-2E9C-101B-9397-08002B2CF9AE}" pid="20" name="Mendeley Recent Style Id 9_1">
    <vt:lpwstr>http://csl.mendeley.com/styles/18427401/the-chemical-society-of-japan-3</vt:lpwstr>
  </property>
  <property fmtid="{D5CDD505-2E9C-101B-9397-08002B2CF9AE}" pid="21" name="Mendeley Recent Style Name 9_1">
    <vt:lpwstr>The Chemical Society of Japan - Jelena Muncan</vt:lpwstr>
  </property>
  <property fmtid="{D5CDD505-2E9C-101B-9397-08002B2CF9AE}" pid="22" name="Mendeley Document_1">
    <vt:lpwstr>True</vt:lpwstr>
  </property>
  <property fmtid="{D5CDD505-2E9C-101B-9397-08002B2CF9AE}" pid="23" name="Mendeley Unique User Id_1">
    <vt:lpwstr>29b8cb30-e21c-32e8-ac00-748328fbd515</vt:lpwstr>
  </property>
  <property fmtid="{D5CDD505-2E9C-101B-9397-08002B2CF9AE}" pid="24" name="Mendeley Citation Style_1">
    <vt:lpwstr>http://www.zotero.org/styles/springer-basic-brackets</vt:lpwstr>
  </property>
</Properties>
</file>